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475D0F1" w14:textId="5A0645C3" w:rsidR="007150FF" w:rsidRPr="00C13E9C" w:rsidRDefault="00C13E9C" w:rsidP="007150FF">
      <w:pPr>
        <w:rPr>
          <w:rFonts w:ascii="Times New Roman" w:hAnsi="Times New Roman" w:cs="Times New Roman"/>
          <w:bCs/>
          <w:sz w:val="24"/>
          <w:szCs w:val="24"/>
          <w:lang w:val="en-GB"/>
        </w:rPr>
      </w:pPr>
      <w:bookmarkStart w:id="0" w:name="_Hlk50545779"/>
      <w:bookmarkStart w:id="1" w:name="_Hlk50381641"/>
      <w:r w:rsidRPr="00C13E9C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SDC </w:t>
      </w:r>
      <w:r w:rsidR="007150FF" w:rsidRPr="00C13E9C">
        <w:rPr>
          <w:rFonts w:ascii="Times New Roman" w:hAnsi="Times New Roman" w:cs="Times New Roman"/>
          <w:bCs/>
          <w:sz w:val="24"/>
          <w:szCs w:val="24"/>
          <w:lang w:val="en-GB"/>
        </w:rPr>
        <w:t>2: Effect of exercise training on cardiac, autonomic and cardiometabolic outcomes in SCI with high-CVRF</w:t>
      </w:r>
    </w:p>
    <w:p w14:paraId="06DD6527" w14:textId="77777777" w:rsidR="007150FF" w:rsidRPr="00C13E9C" w:rsidRDefault="007150FF" w:rsidP="007150FF">
      <w:pPr>
        <w:rPr>
          <w:rFonts w:ascii="Times New Roman" w:hAnsi="Times New Roman" w:cs="Times New Roman"/>
          <w:lang w:val="en-GB"/>
        </w:rPr>
      </w:pPr>
    </w:p>
    <w:tbl>
      <w:tblPr>
        <w:tblW w:w="15309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476"/>
        <w:gridCol w:w="1648"/>
        <w:gridCol w:w="412"/>
        <w:gridCol w:w="433"/>
        <w:gridCol w:w="851"/>
        <w:gridCol w:w="850"/>
        <w:gridCol w:w="993"/>
        <w:gridCol w:w="2551"/>
        <w:gridCol w:w="2693"/>
        <w:gridCol w:w="1105"/>
        <w:gridCol w:w="2297"/>
      </w:tblGrid>
      <w:tr w:rsidR="007150FF" w:rsidRPr="00C13E9C" w14:paraId="54B95981" w14:textId="77777777" w:rsidTr="00125001">
        <w:trPr>
          <w:trHeight w:val="20"/>
        </w:trPr>
        <w:tc>
          <w:tcPr>
            <w:tcW w:w="147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7E3419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3"/>
                <w:szCs w:val="23"/>
                <w:lang w:val="en-US"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color w:val="000000"/>
                <w:sz w:val="23"/>
                <w:szCs w:val="23"/>
                <w:lang w:val="en-US" w:eastAsia="fr-FR"/>
              </w:rPr>
              <w:t>Authors, date</w:t>
            </w:r>
          </w:p>
          <w:p w14:paraId="62A1A65B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3"/>
                <w:szCs w:val="23"/>
                <w:lang w:eastAsia="fr-FR"/>
              </w:rPr>
            </w:pPr>
          </w:p>
          <w:p w14:paraId="6E77D3E3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3"/>
                <w:szCs w:val="23"/>
                <w:lang w:eastAsia="fr-FR"/>
              </w:rPr>
            </w:pPr>
          </w:p>
        </w:tc>
        <w:tc>
          <w:tcPr>
            <w:tcW w:w="2060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089BB6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3"/>
                <w:szCs w:val="23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color w:val="000000"/>
                <w:sz w:val="23"/>
                <w:szCs w:val="23"/>
                <w:lang w:val="en-US" w:eastAsia="fr-FR"/>
              </w:rPr>
              <w:t>Training</w:t>
            </w:r>
          </w:p>
        </w:tc>
        <w:tc>
          <w:tcPr>
            <w:tcW w:w="43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4A4C7E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3"/>
                <w:szCs w:val="23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color w:val="000000"/>
                <w:sz w:val="23"/>
                <w:szCs w:val="23"/>
                <w:lang w:val="en-US" w:eastAsia="fr-FR"/>
              </w:rPr>
              <w:t>n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653A2B" w14:textId="589F8FA8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3"/>
                <w:szCs w:val="23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color w:val="000000"/>
                <w:sz w:val="23"/>
                <w:szCs w:val="23"/>
                <w:lang w:val="en-US" w:eastAsia="fr-FR"/>
              </w:rPr>
              <w:t>Age (</w:t>
            </w:r>
            <w:proofErr w:type="spellStart"/>
            <w:r w:rsidRPr="00C13E9C">
              <w:rPr>
                <w:rFonts w:ascii="Times New Roman" w:eastAsia="Times New Roman" w:hAnsi="Times New Roman" w:cs="Times New Roman"/>
                <w:b/>
                <w:bCs/>
                <w:color w:val="000000"/>
                <w:sz w:val="23"/>
                <w:szCs w:val="23"/>
                <w:lang w:val="en-US" w:eastAsia="fr-FR"/>
              </w:rPr>
              <w:t>yr</w:t>
            </w:r>
            <w:proofErr w:type="spellEnd"/>
            <w:r w:rsidRPr="00C13E9C">
              <w:rPr>
                <w:rFonts w:ascii="Times New Roman" w:eastAsia="Times New Roman" w:hAnsi="Times New Roman" w:cs="Times New Roman"/>
                <w:b/>
                <w:bCs/>
                <w:color w:val="000000"/>
                <w:sz w:val="23"/>
                <w:szCs w:val="23"/>
                <w:lang w:val="en-US" w:eastAsia="fr-FR"/>
              </w:rPr>
              <w:t>)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754688" w14:textId="0BEB3010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3"/>
                <w:szCs w:val="23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color w:val="000000"/>
                <w:sz w:val="23"/>
                <w:szCs w:val="23"/>
                <w:lang w:val="en-US" w:eastAsia="fr-FR"/>
              </w:rPr>
              <w:t>TSI (</w:t>
            </w:r>
            <w:proofErr w:type="spellStart"/>
            <w:r w:rsidRPr="00C13E9C">
              <w:rPr>
                <w:rFonts w:ascii="Times New Roman" w:eastAsia="Times New Roman" w:hAnsi="Times New Roman" w:cs="Times New Roman"/>
                <w:b/>
                <w:bCs/>
                <w:color w:val="000000"/>
                <w:sz w:val="23"/>
                <w:szCs w:val="23"/>
                <w:lang w:val="en-US" w:eastAsia="fr-FR"/>
              </w:rPr>
              <w:t>yr</w:t>
            </w:r>
            <w:proofErr w:type="spellEnd"/>
            <w:r w:rsidRPr="00C13E9C">
              <w:rPr>
                <w:rFonts w:ascii="Times New Roman" w:eastAsia="Times New Roman" w:hAnsi="Times New Roman" w:cs="Times New Roman"/>
                <w:b/>
                <w:bCs/>
                <w:color w:val="000000"/>
                <w:sz w:val="23"/>
                <w:szCs w:val="23"/>
                <w:lang w:val="en-US" w:eastAsia="fr-FR"/>
              </w:rPr>
              <w:t>)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1FB11C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3"/>
                <w:szCs w:val="23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color w:val="000000"/>
                <w:sz w:val="23"/>
                <w:szCs w:val="23"/>
                <w:lang w:val="en-US" w:eastAsia="fr-FR"/>
              </w:rPr>
              <w:t>Level of injury</w:t>
            </w:r>
          </w:p>
        </w:tc>
        <w:tc>
          <w:tcPr>
            <w:tcW w:w="255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DA79FB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3"/>
                <w:szCs w:val="23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color w:val="000000"/>
                <w:sz w:val="23"/>
                <w:szCs w:val="23"/>
                <w:lang w:val="en-US" w:eastAsia="fr-FR"/>
              </w:rPr>
              <w:t>Methods / VO</w:t>
            </w:r>
            <w:r w:rsidRPr="00C13E9C">
              <w:rPr>
                <w:rFonts w:ascii="Times New Roman" w:eastAsia="Times New Roman" w:hAnsi="Times New Roman" w:cs="Times New Roman"/>
                <w:b/>
                <w:bCs/>
                <w:color w:val="000000"/>
                <w:sz w:val="23"/>
                <w:szCs w:val="23"/>
                <w:vertAlign w:val="subscript"/>
                <w:lang w:val="en-US" w:eastAsia="fr-FR"/>
              </w:rPr>
              <w:t>2</w:t>
            </w:r>
            <w:r w:rsidRPr="00C13E9C">
              <w:rPr>
                <w:rFonts w:ascii="Times New Roman" w:eastAsia="Times New Roman" w:hAnsi="Times New Roman" w:cs="Times New Roman"/>
                <w:b/>
                <w:bCs/>
                <w:color w:val="000000"/>
                <w:sz w:val="23"/>
                <w:szCs w:val="23"/>
                <w:lang w:val="en-US" w:eastAsia="fr-FR"/>
              </w:rPr>
              <w:t xml:space="preserve"> test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8660DB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3"/>
                <w:szCs w:val="23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color w:val="000000"/>
                <w:sz w:val="23"/>
                <w:szCs w:val="23"/>
                <w:lang w:val="en-US" w:eastAsia="fr-FR"/>
              </w:rPr>
              <w:t>Main outcomes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3EA71F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3"/>
                <w:szCs w:val="23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color w:val="000000"/>
                <w:sz w:val="23"/>
                <w:szCs w:val="23"/>
                <w:lang w:val="en-US" w:eastAsia="fr-FR"/>
              </w:rPr>
              <w:t>Baseline value</w:t>
            </w:r>
          </w:p>
        </w:tc>
        <w:tc>
          <w:tcPr>
            <w:tcW w:w="229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9E29E0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3"/>
                <w:szCs w:val="23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color w:val="000000"/>
                <w:sz w:val="23"/>
                <w:szCs w:val="23"/>
                <w:lang w:val="en-US" w:eastAsia="fr-FR"/>
              </w:rPr>
              <w:t>Changes after training</w:t>
            </w:r>
          </w:p>
        </w:tc>
      </w:tr>
      <w:tr w:rsidR="007150FF" w:rsidRPr="00C13E9C" w14:paraId="315EAF46" w14:textId="77777777" w:rsidTr="00125001">
        <w:trPr>
          <w:trHeight w:val="20"/>
        </w:trPr>
        <w:tc>
          <w:tcPr>
            <w:tcW w:w="3124" w:type="dxa"/>
            <w:gridSpan w:val="2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AB8F9D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val="en-US" w:eastAsia="fr-FR"/>
              </w:rPr>
              <w:t>VO</w:t>
            </w:r>
            <w:r w:rsidRPr="00C13E9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vertAlign w:val="subscript"/>
                <w:lang w:val="en-US" w:eastAsia="fr-FR"/>
              </w:rPr>
              <w:t>2peak</w:t>
            </w:r>
            <w:r w:rsidRPr="00C13E9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val="en-US" w:eastAsia="fr-FR"/>
              </w:rPr>
              <w:t xml:space="preserve"> and Fitness</w:t>
            </w:r>
          </w:p>
        </w:tc>
        <w:tc>
          <w:tcPr>
            <w:tcW w:w="41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B16D81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eastAsia="fr-FR"/>
              </w:rPr>
              <w:t> </w:t>
            </w:r>
          </w:p>
        </w:tc>
        <w:tc>
          <w:tcPr>
            <w:tcW w:w="43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C29DD2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eastAsia="fr-FR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2D3E5B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eastAsia="fr-FR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BE1B52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eastAsia="fr-FR"/>
              </w:rPr>
              <w:t> </w:t>
            </w:r>
          </w:p>
        </w:tc>
        <w:tc>
          <w:tcPr>
            <w:tcW w:w="99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2B1911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eastAsia="fr-FR"/>
              </w:rPr>
              <w:t> </w:t>
            </w:r>
          </w:p>
        </w:tc>
        <w:tc>
          <w:tcPr>
            <w:tcW w:w="25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6D79D2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eastAsia="fr-FR"/>
              </w:rPr>
              <w:t> </w:t>
            </w:r>
          </w:p>
        </w:tc>
        <w:tc>
          <w:tcPr>
            <w:tcW w:w="269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E71C31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eastAsia="fr-FR"/>
              </w:rPr>
              <w:t> </w:t>
            </w:r>
          </w:p>
        </w:tc>
        <w:tc>
          <w:tcPr>
            <w:tcW w:w="11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3178C4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eastAsia="fr-FR"/>
              </w:rPr>
              <w:t> </w:t>
            </w:r>
          </w:p>
        </w:tc>
        <w:tc>
          <w:tcPr>
            <w:tcW w:w="229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F2CAE6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eastAsia="fr-FR"/>
              </w:rPr>
              <w:t> </w:t>
            </w:r>
          </w:p>
        </w:tc>
      </w:tr>
      <w:tr w:rsidR="007150FF" w:rsidRPr="00C13E9C" w14:paraId="44E4B780" w14:textId="77777777" w:rsidTr="00125001">
        <w:trPr>
          <w:trHeight w:val="440"/>
        </w:trPr>
        <w:tc>
          <w:tcPr>
            <w:tcW w:w="1476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76E27B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sz w:val="20"/>
                <w:szCs w:val="20"/>
                <w:lang w:val="en-US" w:eastAsia="fr-FR"/>
              </w:rPr>
              <w:t>Cervical injuries</w:t>
            </w:r>
          </w:p>
        </w:tc>
        <w:tc>
          <w:tcPr>
            <w:tcW w:w="2060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DB3831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sz w:val="20"/>
                <w:szCs w:val="20"/>
                <w:lang w:eastAsia="fr-FR"/>
              </w:rPr>
              <w:t> </w:t>
            </w:r>
          </w:p>
        </w:tc>
        <w:tc>
          <w:tcPr>
            <w:tcW w:w="433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07696C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sz w:val="20"/>
                <w:szCs w:val="20"/>
                <w:lang w:eastAsia="fr-FR"/>
              </w:rPr>
              <w:t> </w:t>
            </w:r>
          </w:p>
        </w:tc>
        <w:tc>
          <w:tcPr>
            <w:tcW w:w="851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6421DC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sz w:val="20"/>
                <w:szCs w:val="20"/>
                <w:lang w:eastAsia="fr-FR"/>
              </w:rPr>
              <w:t> </w:t>
            </w:r>
          </w:p>
        </w:tc>
        <w:tc>
          <w:tcPr>
            <w:tcW w:w="85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73D5A8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sz w:val="20"/>
                <w:szCs w:val="20"/>
                <w:lang w:eastAsia="fr-FR"/>
              </w:rPr>
              <w:t> </w:t>
            </w:r>
          </w:p>
        </w:tc>
        <w:tc>
          <w:tcPr>
            <w:tcW w:w="993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D8549D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sz w:val="20"/>
                <w:szCs w:val="20"/>
                <w:lang w:eastAsia="fr-FR"/>
              </w:rPr>
              <w:t> </w:t>
            </w:r>
          </w:p>
        </w:tc>
        <w:tc>
          <w:tcPr>
            <w:tcW w:w="2551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32E8EB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sz w:val="20"/>
                <w:szCs w:val="20"/>
                <w:lang w:eastAsia="fr-FR"/>
              </w:rPr>
              <w:t> </w:t>
            </w:r>
          </w:p>
        </w:tc>
        <w:tc>
          <w:tcPr>
            <w:tcW w:w="2693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1E7010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sz w:val="20"/>
                <w:szCs w:val="20"/>
                <w:lang w:eastAsia="fr-FR"/>
              </w:rPr>
              <w:t> </w:t>
            </w:r>
          </w:p>
        </w:tc>
        <w:tc>
          <w:tcPr>
            <w:tcW w:w="1105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BDF6D9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sz w:val="20"/>
                <w:szCs w:val="20"/>
                <w:lang w:eastAsia="fr-FR"/>
              </w:rPr>
              <w:t> </w:t>
            </w:r>
          </w:p>
        </w:tc>
        <w:tc>
          <w:tcPr>
            <w:tcW w:w="229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B39EED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sz w:val="20"/>
                <w:szCs w:val="20"/>
                <w:lang w:eastAsia="fr-FR"/>
              </w:rPr>
              <w:t> </w:t>
            </w:r>
          </w:p>
        </w:tc>
      </w:tr>
      <w:tr w:rsidR="007150FF" w:rsidRPr="00C13E9C" w14:paraId="02C23FED" w14:textId="77777777" w:rsidTr="00125001">
        <w:trPr>
          <w:trHeight w:val="20"/>
        </w:trPr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607555" w14:textId="698F0995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 w:eastAsia="fr-FR"/>
              </w:rPr>
              <w:t>Wheeler, 2002</w:t>
            </w:r>
            <w:hyperlink w:anchor="_ENREF_59" w:tooltip="Wheeler, 2002 #286" w:history="1"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fldChar w:fldCharType="begin"/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instrText xml:space="preserve"> ADDIN EN.CITE &lt;EndNote&gt;&lt;Cite&gt;&lt;Author&gt;Wheeler&lt;/Author&gt;&lt;Year&gt;2002&lt;/Year&gt;&lt;RecNum&gt;286&lt;/RecNum&gt;&lt;DisplayText&gt;&lt;style face="superscript"&gt;59&lt;/style&gt;&lt;/DisplayText&gt;&lt;record&gt;&lt;rec-number&gt;286&lt;/rec-number&gt;&lt;foreign-keys&gt;&lt;key app="EN" db-id="ed2ttx50os5dttevad75d5xf9wxs2za225z9" timestamp="1591325741"&gt;286&lt;/key&gt;&lt;/foreign-keys&gt;&lt;ref-type name="Journal Article"&gt;17&lt;/ref-type&gt;&lt;contributors&gt;&lt;authors&gt;&lt;author&gt;Wheeler, G. D.&lt;/author&gt;&lt;author&gt;Andrews, B.&lt;/author&gt;&lt;author&gt;Lederer, R.&lt;/author&gt;&lt;author&gt;Davoodi, R.&lt;/author&gt;&lt;author&gt;Natho, K.&lt;/author&gt;&lt;author&gt;Weiss, C.&lt;/author&gt;&lt;author&gt;Jeon, J.&lt;/author&gt;&lt;author&gt;Bhambhani, Y.&lt;/author&gt;&lt;author&gt;Steadward, R. D.&lt;/author&gt;&lt;/authors&gt;&lt;/contributors&gt;&lt;auth-address&gt;Steadward Centre, Faculty of Physical Education and Recreation, University of Alberta, Edmonton, Canada. garry.wheeler@ualberta.ca&lt;/auth-address&gt;&lt;titles&gt;&lt;title&gt;Functional electric stimulation-assisted rowing: Increasing cardiovascular fitness through functional electric stimulation rowing training in persons with spinal cord injury&lt;/title&gt;&lt;secondary-title&gt;Arch Phys Med Rehabil&lt;/secondary-title&gt;&lt;/titles&gt;&lt;pages&gt;1093-9&lt;/pages&gt;&lt;volume&gt;83&lt;/volume&gt;&lt;number&gt;8&lt;/number&gt;&lt;edition&gt;2002/08/06&lt;/edition&gt;&lt;keywords&gt;&lt;keyword&gt;Adult&lt;/keyword&gt;&lt;keyword&gt;*Electric Stimulation Therapy&lt;/keyword&gt;&lt;keyword&gt;Exercise/physiology&lt;/keyword&gt;&lt;keyword&gt;*Exercise Therapy&lt;/keyword&gt;&lt;keyword&gt;Heart/*physiology&lt;/keyword&gt;&lt;keyword&gt;Heart Rate&lt;/keyword&gt;&lt;keyword&gt;Humans&lt;/keyword&gt;&lt;keyword&gt;Middle Aged&lt;/keyword&gt;&lt;keyword&gt;*Oxygen Consumption&lt;/keyword&gt;&lt;keyword&gt;Physical Fitness&lt;/keyword&gt;&lt;keyword&gt;Respiration&lt;/keyword&gt;&lt;keyword&gt;Spinal Cord Injuries/*rehabilitation&lt;/keyword&gt;&lt;/keywords&gt;&lt;dates&gt;&lt;year&gt;2002&lt;/year&gt;&lt;pub-dates&gt;&lt;date&gt;Aug&lt;/date&gt;&lt;/pub-dates&gt;&lt;/dates&gt;&lt;isbn&gt;0003-9993 (Print)&amp;#xD;0003-9993 (Linking)&lt;/isbn&gt;&lt;accession-num&gt;12161830&lt;/accession-num&gt;&lt;urls&gt;&lt;related-urls&gt;&lt;url&gt;http://www.ncbi.nlm.nih.gov/pubmed/12161830&lt;/url&gt;&lt;/related-urls&gt;&lt;/urls&gt;&lt;electronic-resource-num&gt;S0003-9993(02)00032-1 [pii]&amp;#xD;10.1053/apmr.2002.33656&lt;/electronic-resource-num&gt;&lt;language&gt;eng&lt;/language&gt;&lt;/record&gt;&lt;/Cite&gt;&lt;/EndNote&gt;</w:instrText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fldChar w:fldCharType="separate"/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noProof/>
                  <w:color w:val="000000"/>
                  <w:sz w:val="20"/>
                  <w:szCs w:val="20"/>
                  <w:vertAlign w:val="superscript"/>
                  <w:lang w:val="en-US" w:eastAsia="fr-FR"/>
                </w:rPr>
                <w:t>59</w:t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fldChar w:fldCharType="end"/>
              </w:r>
            </w:hyperlink>
          </w:p>
        </w:tc>
        <w:tc>
          <w:tcPr>
            <w:tcW w:w="20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81EA76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FES rowing</w:t>
            </w: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0C8DA2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A22E63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42 ± 1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DA37BA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14 ± 1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98A80D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C7–T12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73A727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Uncontrolled study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E0785B" w14:textId="3DAF3F41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Peak VO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  <w:lang w:val="en-US" w:eastAsia="fr-FR"/>
              </w:rPr>
              <w:t>2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, L/min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7623A9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1.81 ± 0.41</w:t>
            </w:r>
          </w:p>
        </w:tc>
        <w:tc>
          <w:tcPr>
            <w:tcW w:w="2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42D3C0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↑ 11.2%, </w:t>
            </w:r>
            <w:r w:rsidRPr="00C13E9C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US" w:eastAsia="fr-FR"/>
              </w:rPr>
              <w:t xml:space="preserve">P 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&lt; .001</w:t>
            </w:r>
          </w:p>
        </w:tc>
      </w:tr>
      <w:tr w:rsidR="007150FF" w:rsidRPr="00C13E9C" w14:paraId="756A10DE" w14:textId="77777777" w:rsidTr="00125001">
        <w:trPr>
          <w:trHeight w:val="20"/>
        </w:trPr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1B0C09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20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A9A42B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0BC995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41294E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DA5672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334DB2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389049" w14:textId="6485E9BC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12 </w:t>
            </w:r>
            <w:proofErr w:type="spellStart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wk</w:t>
            </w:r>
            <w:proofErr w:type="spellEnd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 3x/wk., 75%, 30'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042CA5" w14:textId="325F1FDE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Peak HR, b</w:t>
            </w:r>
            <w:r w:rsid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p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m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316D8B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167.5 ± 20.9</w:t>
            </w:r>
          </w:p>
        </w:tc>
        <w:tc>
          <w:tcPr>
            <w:tcW w:w="2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44186E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No changes</w:t>
            </w:r>
          </w:p>
        </w:tc>
      </w:tr>
      <w:tr w:rsidR="007150FF" w:rsidRPr="00C13E9C" w14:paraId="24B58F7D" w14:textId="77777777" w:rsidTr="00125001">
        <w:trPr>
          <w:trHeight w:val="20"/>
        </w:trPr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161DD9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20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83B16C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3A60C9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A0018B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681B84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F4980D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7A29BB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Test: FES-rowing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9F99EA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Peak VE, L/min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E07B93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84 ± 27.2</w:t>
            </w:r>
          </w:p>
        </w:tc>
        <w:tc>
          <w:tcPr>
            <w:tcW w:w="2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F1A0E0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No changes</w:t>
            </w:r>
          </w:p>
        </w:tc>
      </w:tr>
      <w:tr w:rsidR="007150FF" w:rsidRPr="00C13E9C" w14:paraId="51ECF262" w14:textId="77777777" w:rsidTr="00125001">
        <w:trPr>
          <w:trHeight w:val="20"/>
        </w:trPr>
        <w:tc>
          <w:tcPr>
            <w:tcW w:w="147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4E6747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2060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DD09D4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43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CEC73B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BE0BA2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D12097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DC196C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255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C8128A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7BE47E" w14:textId="4ECBF6B8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Peak RER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F97DA2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0.98 ± 0.12</w:t>
            </w:r>
          </w:p>
        </w:tc>
        <w:tc>
          <w:tcPr>
            <w:tcW w:w="229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556ABE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NS ↑ up</w:t>
            </w:r>
            <w:r w:rsidRPr="00C13E9C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US" w:eastAsia="fr-FR"/>
              </w:rPr>
              <w:t xml:space="preserve"> 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to 1.07</w:t>
            </w:r>
          </w:p>
        </w:tc>
      </w:tr>
      <w:tr w:rsidR="007150FF" w:rsidRPr="00C13E9C" w14:paraId="6DCA94A0" w14:textId="77777777" w:rsidTr="00125001">
        <w:trPr>
          <w:trHeight w:val="20"/>
        </w:trPr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1B8115" w14:textId="7346931A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 w:eastAsia="fr-FR"/>
              </w:rPr>
              <w:t>Valent, 2009</w:t>
            </w:r>
            <w:hyperlink w:anchor="_ENREF_51" w:tooltip="Valent, 2009 #296" w:history="1"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fldChar w:fldCharType="begin">
                  <w:fldData xml:space="preserve">PEVuZE5vdGU+PENpdGU+PEF1dGhvcj5WYWxlbnQ8L0F1dGhvcj48WWVhcj4yMDA5PC9ZZWFyPjxS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</w:fldData>
                </w:fldChar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instrText xml:space="preserve"> ADDIN EN.CITE </w:instrText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fldChar w:fldCharType="begin">
                  <w:fldData xml:space="preserve">PEVuZE5vdGU+PENpdGU+PEF1dGhvcj5WYWxlbnQ8L0F1dGhvcj48WWVhcj4yMDA5PC9ZZWFyPjxS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</w:fldData>
                </w:fldChar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instrText xml:space="preserve"> ADDIN EN.CITE.DATA </w:instrText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fldChar w:fldCharType="end"/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fldChar w:fldCharType="separate"/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noProof/>
                  <w:color w:val="000000"/>
                  <w:sz w:val="20"/>
                  <w:szCs w:val="20"/>
                  <w:vertAlign w:val="superscript"/>
                  <w:lang w:val="en-US" w:eastAsia="fr-FR"/>
                </w:rPr>
                <w:t>51</w:t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fldChar w:fldCharType="end"/>
              </w:r>
            </w:hyperlink>
          </w:p>
        </w:tc>
        <w:tc>
          <w:tcPr>
            <w:tcW w:w="2060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33B02F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Hand cycling</w:t>
            </w: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FAE5B2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2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4AC9B6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39 ± 1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29221B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10 ± 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0E6198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C5-T1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C2BA63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Uncontrolled study</w:t>
            </w:r>
          </w:p>
        </w:tc>
        <w:tc>
          <w:tcPr>
            <w:tcW w:w="269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7574AE" w14:textId="071A6C4B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Peak VO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  <w:lang w:val="en-US" w:eastAsia="fr-FR"/>
              </w:rPr>
              <w:t>2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, L/min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0A2CC7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1.32 ± 0.40</w:t>
            </w:r>
          </w:p>
        </w:tc>
        <w:tc>
          <w:tcPr>
            <w:tcW w:w="2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64818C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↑~10% </w:t>
            </w:r>
            <w:r w:rsidRPr="00C13E9C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US" w:eastAsia="fr-FR"/>
              </w:rPr>
              <w:t xml:space="preserve">P 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&lt; .05</w:t>
            </w:r>
          </w:p>
        </w:tc>
      </w:tr>
      <w:tr w:rsidR="007150FF" w:rsidRPr="00C13E9C" w14:paraId="2638F513" w14:textId="77777777" w:rsidTr="00125001">
        <w:trPr>
          <w:trHeight w:val="20"/>
        </w:trPr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B4A3E2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20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FFBBFE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DBBD2A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F4CF71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C7246D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CD458A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ASIA A-D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F16DBD" w14:textId="78D96820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12 </w:t>
            </w:r>
            <w:proofErr w:type="spellStart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wk</w:t>
            </w:r>
            <w:proofErr w:type="spellEnd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 2x/wk., 35-45'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0BC4BF" w14:textId="1BB93E42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Peak PO, W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87D278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42.5 ± 21.9</w:t>
            </w:r>
          </w:p>
        </w:tc>
        <w:tc>
          <w:tcPr>
            <w:tcW w:w="2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A1FB79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↑~20% </w:t>
            </w:r>
            <w:r w:rsidRPr="00C13E9C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US" w:eastAsia="fr-FR"/>
              </w:rPr>
              <w:t xml:space="preserve">P 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&lt; .05</w:t>
            </w:r>
          </w:p>
        </w:tc>
      </w:tr>
      <w:tr w:rsidR="007150FF" w:rsidRPr="00C13E9C" w14:paraId="14192073" w14:textId="77777777" w:rsidTr="00125001">
        <w:trPr>
          <w:trHeight w:val="20"/>
        </w:trPr>
        <w:tc>
          <w:tcPr>
            <w:tcW w:w="147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1EA281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2060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C4D2F71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43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21D033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3D1FAD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F4FFF2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0BC76B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255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EE5246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Test: Hand-cycling treadmill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D731C2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110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9C895D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229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4E7CDE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</w:tr>
      <w:tr w:rsidR="007150FF" w:rsidRPr="00C13E9C" w14:paraId="6F8D5DE7" w14:textId="77777777" w:rsidTr="00125001">
        <w:trPr>
          <w:trHeight w:val="20"/>
        </w:trPr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FEA06A" w14:textId="00F32190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 w:eastAsia="fr-FR"/>
              </w:rPr>
              <w:t>Hoekstra, 2013</w:t>
            </w:r>
            <w:hyperlink w:anchor="_ENREF_50" w:tooltip="Hoekstra, 2013 #292" w:history="1"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fldChar w:fldCharType="begin"/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instrText xml:space="preserve"> ADDIN EN.CITE &lt;EndNote&gt;&lt;Cite&gt;&lt;Author&gt;Hoekstra&lt;/Author&gt;&lt;Year&gt;2013&lt;/Year&gt;&lt;RecNum&gt;292&lt;/RecNum&gt;&lt;DisplayText&gt;&lt;style face="superscript"&gt;50&lt;/style&gt;&lt;/DisplayText&gt;&lt;record&gt;&lt;rec-number&gt;292&lt;/rec-number&gt;&lt;foreign-keys&gt;&lt;key app="EN" db-id="ed2ttx50os5dttevad75d5xf9wxs2za225z9" timestamp="1591325990"&gt;292&lt;/key&gt;&lt;/foreign-keys&gt;&lt;ref-type name="Journal Article"&gt;17&lt;/ref-type&gt;&lt;contributors&gt;&lt;authors&gt;&lt;author&gt;Hoekstra, F.&lt;/author&gt;&lt;author&gt;van Nunen, M. P.&lt;/author&gt;&lt;author&gt;Gerrits, K. H.&lt;/author&gt;&lt;author&gt;Stolwijk-Swuste, J. M.&lt;/author&gt;&lt;author&gt;Crins, M. H.&lt;/author&gt;&lt;author&gt;Janssen, T. W.&lt;/author&gt;&lt;/authors&gt;&lt;/contributors&gt;&lt;auth-address&gt;Center for Human Movement Sciences, University of Groningen, University Medical Center Groningen, Antonius Deusinglaan 1, Sector F, Rm 3216-0219, 9713 AV Groningen, the Netherlands. f.hoekstra@umcg.nl.&lt;/auth-address&gt;&lt;titles&gt;&lt;title&gt;Effect of robotic gait training on cardiorespiratory system in incomplete spinal cord injury&lt;/title&gt;&lt;secondary-title&gt;J Rehabil Res Dev&lt;/secondary-title&gt;&lt;/titles&gt;&lt;pages&gt;1411-22&lt;/pages&gt;&lt;volume&gt;50&lt;/volume&gt;&lt;number&gt;10&lt;/number&gt;&lt;edition&gt;2014/04/05&lt;/edition&gt;&lt;keywords&gt;&lt;keyword&gt;Adult&lt;/keyword&gt;&lt;keyword&gt;Aged&lt;/keyword&gt;&lt;keyword&gt;Cardiovascular System/*physiopathology&lt;/keyword&gt;&lt;keyword&gt;*Exercise Therapy/standards&lt;/keyword&gt;&lt;keyword&gt;Female&lt;/keyword&gt;&lt;keyword&gt;Gait&lt;/keyword&gt;&lt;keyword&gt;Humans&lt;/keyword&gt;&lt;keyword&gt;Male&lt;/keyword&gt;&lt;keyword&gt;Middle Aged&lt;/keyword&gt;&lt;keyword&gt;Respiratory System/*physiopathology&lt;/keyword&gt;&lt;keyword&gt;*Robotics&lt;/keyword&gt;&lt;keyword&gt;Spinal Cord Injuries/*physiopathology/*rehabilitation&lt;/keyword&gt;&lt;keyword&gt;*Walking&lt;/keyword&gt;&lt;/keywords&gt;&lt;dates&gt;&lt;year&gt;2013&lt;/year&gt;&lt;/dates&gt;&lt;isbn&gt;1938-1352 (Electronic)&amp;#xD;0748-7711 (Linking)&lt;/isbn&gt;&lt;accession-num&gt;24699976&lt;/accession-num&gt;&lt;urls&gt;&lt;related-urls&gt;&lt;url&gt;http://www.ncbi.nlm.nih.gov/pubmed/24699976&lt;/url&gt;&lt;/related-urls&gt;&lt;/urls&gt;&lt;electronic-resource-num&gt;10.1682/JRRD.2012.10.0186&lt;/electronic-resource-num&gt;&lt;language&gt;eng&lt;/language&gt;&lt;/record&gt;&lt;/Cite&gt;&lt;/EndNote&gt;</w:instrText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fldChar w:fldCharType="separate"/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noProof/>
                  <w:color w:val="000000"/>
                  <w:sz w:val="20"/>
                  <w:szCs w:val="20"/>
                  <w:vertAlign w:val="superscript"/>
                  <w:lang w:val="en-US" w:eastAsia="fr-FR"/>
                </w:rPr>
                <w:t>50</w:t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fldChar w:fldCharType="end"/>
              </w:r>
            </w:hyperlink>
          </w:p>
        </w:tc>
        <w:tc>
          <w:tcPr>
            <w:tcW w:w="2060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5CC4AC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Robotic gait</w:t>
            </w: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F1BCE0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1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E78E4D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49 ± 1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4B1144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&gt;1 - 3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E229C1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C3-T10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68B8F7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Uncontrolled study</w:t>
            </w:r>
          </w:p>
        </w:tc>
        <w:tc>
          <w:tcPr>
            <w:tcW w:w="269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8CAC20" w14:textId="2C96289E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Peak VO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  <w:lang w:val="en-US" w:eastAsia="fr-FR"/>
              </w:rPr>
              <w:t>2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, L/min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B44402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1.16 ± 0.40</w:t>
            </w:r>
          </w:p>
        </w:tc>
        <w:tc>
          <w:tcPr>
            <w:tcW w:w="2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A1C849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No changes</w:t>
            </w:r>
          </w:p>
        </w:tc>
      </w:tr>
      <w:tr w:rsidR="007150FF" w:rsidRPr="00C13E9C" w14:paraId="0ECF4383" w14:textId="77777777" w:rsidTr="00125001">
        <w:trPr>
          <w:trHeight w:val="20"/>
        </w:trPr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584867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20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DE5708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BDAFEA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126DF7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115AEB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D9E06E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ASIA C-D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83CDDA" w14:textId="1228EA4B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10-16 </w:t>
            </w:r>
            <w:proofErr w:type="spellStart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wk</w:t>
            </w:r>
            <w:proofErr w:type="spellEnd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, 2-3/wk., 20-40'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7D01A1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proofErr w:type="spellStart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Submax</w:t>
            </w:r>
            <w:proofErr w:type="spellEnd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 VO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  <w:lang w:val="en-US" w:eastAsia="fr-FR"/>
              </w:rPr>
              <w:t>2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, L/min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B46ABC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0.75 ± 0.18</w:t>
            </w:r>
          </w:p>
        </w:tc>
        <w:tc>
          <w:tcPr>
            <w:tcW w:w="2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6F81B1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No changes</w:t>
            </w:r>
          </w:p>
        </w:tc>
      </w:tr>
      <w:tr w:rsidR="007150FF" w:rsidRPr="00C13E9C" w14:paraId="3A5B448C" w14:textId="77777777" w:rsidTr="00125001">
        <w:trPr>
          <w:trHeight w:val="20"/>
        </w:trPr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5DB4C2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20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EC4AD8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002E8A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063774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8A3662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550DE4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02B7D3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Test: </w:t>
            </w:r>
            <w:proofErr w:type="spellStart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Armcrank</w:t>
            </w:r>
            <w:proofErr w:type="spellEnd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 ergometer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52F058" w14:textId="5BB68003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proofErr w:type="spellStart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submax</w:t>
            </w:r>
            <w:proofErr w:type="spellEnd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 HR, </w:t>
            </w:r>
            <w:r w:rsid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bp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m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DB3FE0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116 ± 14</w:t>
            </w:r>
          </w:p>
        </w:tc>
        <w:tc>
          <w:tcPr>
            <w:tcW w:w="2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2E6166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↓ 6%, </w:t>
            </w:r>
            <w:r w:rsidRPr="00C13E9C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US" w:eastAsia="fr-FR"/>
              </w:rPr>
              <w:t xml:space="preserve">P 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= .02</w:t>
            </w:r>
          </w:p>
        </w:tc>
      </w:tr>
      <w:tr w:rsidR="007150FF" w:rsidRPr="00C13E9C" w14:paraId="49499144" w14:textId="77777777" w:rsidTr="00125001">
        <w:trPr>
          <w:trHeight w:val="20"/>
        </w:trPr>
        <w:tc>
          <w:tcPr>
            <w:tcW w:w="147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617511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eastAsia="fr-FR"/>
              </w:rPr>
              <w:t> </w:t>
            </w:r>
          </w:p>
        </w:tc>
        <w:tc>
          <w:tcPr>
            <w:tcW w:w="2060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D4EE95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eastAsia="fr-FR"/>
              </w:rPr>
              <w:t> </w:t>
            </w:r>
          </w:p>
        </w:tc>
        <w:tc>
          <w:tcPr>
            <w:tcW w:w="43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D1A90F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eastAsia="fr-FR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4FA9F8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eastAsia="fr-FR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38834F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eastAsia="fr-FR"/>
              </w:rPr>
              <w:t> 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123D0C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eastAsia="fr-FR"/>
              </w:rPr>
              <w:t> </w:t>
            </w:r>
          </w:p>
        </w:tc>
        <w:tc>
          <w:tcPr>
            <w:tcW w:w="255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BCDCE9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eastAsia="fr-FR"/>
              </w:rPr>
              <w:t> 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73B1B0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Exercise Intensity - METs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7454A6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2.1 ± 0.9</w:t>
            </w:r>
          </w:p>
        </w:tc>
        <w:tc>
          <w:tcPr>
            <w:tcW w:w="229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E0487C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No changes</w:t>
            </w:r>
          </w:p>
        </w:tc>
      </w:tr>
      <w:tr w:rsidR="007150FF" w:rsidRPr="00C13E9C" w14:paraId="1AD1983D" w14:textId="77777777" w:rsidTr="00125001">
        <w:trPr>
          <w:trHeight w:val="20"/>
        </w:trPr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56BDD7" w14:textId="08849875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fr-FR"/>
              </w:rPr>
            </w:pPr>
            <w:proofErr w:type="spellStart"/>
            <w:r w:rsidRPr="00C13E9C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 w:eastAsia="fr-FR"/>
              </w:rPr>
              <w:t>Bakkum</w:t>
            </w:r>
            <w:proofErr w:type="spellEnd"/>
            <w:r w:rsidRPr="00C13E9C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 w:eastAsia="fr-FR"/>
              </w:rPr>
              <w:t>, 2015</w:t>
            </w:r>
            <w:hyperlink w:anchor="_ENREF_60" w:tooltip="Bakkum, 2015 #167" w:history="1"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fldChar w:fldCharType="begin">
                  <w:fldData xml:space="preserve">PEVuZE5vdGU+PENpdGU+PEF1dGhvcj5CYWtrdW08L0F1dGhvcj48WWVhcj4yMDE1PC9ZZWFyPjxS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==
</w:fldData>
                </w:fldChar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instrText xml:space="preserve"> ADDIN EN.CITE </w:instrText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fldChar w:fldCharType="begin">
                  <w:fldData xml:space="preserve">PEVuZE5vdGU+PENpdGU+PEF1dGhvcj5CYWtrdW08L0F1dGhvcj48WWVhcj4yMDE1PC9ZZWFyPjxS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==
</w:fldData>
                </w:fldChar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instrText xml:space="preserve"> ADDIN EN.CITE.DATA </w:instrText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fldChar w:fldCharType="end"/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fldChar w:fldCharType="separate"/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noProof/>
                  <w:color w:val="000000"/>
                  <w:sz w:val="20"/>
                  <w:szCs w:val="20"/>
                  <w:vertAlign w:val="superscript"/>
                  <w:lang w:val="en-US" w:eastAsia="fr-FR"/>
                </w:rPr>
                <w:t>60</w:t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fldChar w:fldCharType="end"/>
              </w:r>
            </w:hyperlink>
          </w:p>
        </w:tc>
        <w:tc>
          <w:tcPr>
            <w:tcW w:w="2060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BD964D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FES cycle + arms</w:t>
            </w: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3C06D3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1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DEBA59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48 ± 1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9FBF2D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20 ± 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75E8D4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C3-T10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71F1CB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Randomized controlled trial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55DE59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Peak VO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  <w:lang w:val="en-US" w:eastAsia="fr-FR"/>
              </w:rPr>
              <w:t>2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, L/min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3FE1DC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1.19 ± 0.20</w:t>
            </w:r>
          </w:p>
        </w:tc>
        <w:tc>
          <w:tcPr>
            <w:tcW w:w="2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C8938F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↑12% vs. +3%, (NS ≠ </w:t>
            </w:r>
            <w:proofErr w:type="spellStart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gps</w:t>
            </w:r>
            <w:proofErr w:type="spellEnd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)</w:t>
            </w:r>
          </w:p>
        </w:tc>
      </w:tr>
      <w:tr w:rsidR="007150FF" w:rsidRPr="00C13E9C" w14:paraId="28C5980D" w14:textId="77777777" w:rsidTr="00125001">
        <w:trPr>
          <w:trHeight w:val="20"/>
        </w:trPr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CA13FB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20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6D6A62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Hand cycle</w:t>
            </w: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972883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1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FA0D8B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47 ± 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E6732D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16 ± 6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DD4B7B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C2-L2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A5881F" w14:textId="01926151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16-wk, x/wk., 30'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63F051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Peak PO, W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073236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35.9 ± 9.5</w:t>
            </w:r>
          </w:p>
        </w:tc>
        <w:tc>
          <w:tcPr>
            <w:tcW w:w="2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1E12D6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↑15% vs. +4%, (NS ≠ </w:t>
            </w:r>
            <w:proofErr w:type="spellStart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gps</w:t>
            </w:r>
            <w:proofErr w:type="spellEnd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)</w:t>
            </w:r>
          </w:p>
        </w:tc>
      </w:tr>
      <w:tr w:rsidR="007150FF" w:rsidRPr="00C13E9C" w14:paraId="6695B692" w14:textId="77777777" w:rsidTr="00125001">
        <w:trPr>
          <w:trHeight w:val="20"/>
        </w:trPr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66EB63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20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610570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1A76AD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478E49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2A4C46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BD1DC0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ASIA A-D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2B4690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Test in respective mode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3EC6CC" w14:textId="5FE8007D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Resting HR, </w:t>
            </w:r>
            <w:r w:rsid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bp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m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5D5AB3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73 ± 2</w:t>
            </w:r>
          </w:p>
        </w:tc>
        <w:tc>
          <w:tcPr>
            <w:tcW w:w="2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6D4FA7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↓ 8% overall (NS ≠ </w:t>
            </w:r>
            <w:proofErr w:type="spellStart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gps</w:t>
            </w:r>
            <w:proofErr w:type="spellEnd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)</w:t>
            </w:r>
          </w:p>
        </w:tc>
      </w:tr>
      <w:tr w:rsidR="007150FF" w:rsidRPr="00C13E9C" w14:paraId="278859A1" w14:textId="77777777" w:rsidTr="00125001">
        <w:trPr>
          <w:trHeight w:val="20"/>
        </w:trPr>
        <w:tc>
          <w:tcPr>
            <w:tcW w:w="147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89F774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eastAsia="fr-FR"/>
              </w:rPr>
              <w:t> </w:t>
            </w:r>
          </w:p>
        </w:tc>
        <w:tc>
          <w:tcPr>
            <w:tcW w:w="2060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E6CCA4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eastAsia="fr-FR"/>
              </w:rPr>
              <w:t> </w:t>
            </w:r>
          </w:p>
        </w:tc>
        <w:tc>
          <w:tcPr>
            <w:tcW w:w="43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45B5EC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eastAsia="fr-FR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6112CD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eastAsia="fr-FR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1B03CF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eastAsia="fr-FR"/>
              </w:rPr>
              <w:t> 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6E0507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 </w:t>
            </w:r>
          </w:p>
        </w:tc>
        <w:tc>
          <w:tcPr>
            <w:tcW w:w="255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6C39571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 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48D6DD" w14:textId="5EBB2253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PA score, (PASIPD) h/w</w:t>
            </w:r>
            <w:r w:rsidR="009242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k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678259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6.3 ± 1.9</w:t>
            </w:r>
          </w:p>
        </w:tc>
        <w:tc>
          <w:tcPr>
            <w:tcW w:w="229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0074A9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↑ 224 % vs. 150%, </w:t>
            </w:r>
            <w:r w:rsidRPr="00C13E9C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US" w:eastAsia="fr-FR"/>
              </w:rPr>
              <w:t xml:space="preserve">P 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= .10</w:t>
            </w:r>
          </w:p>
        </w:tc>
      </w:tr>
      <w:tr w:rsidR="007150FF" w:rsidRPr="00C13E9C" w14:paraId="53CF984C" w14:textId="77777777" w:rsidTr="00125001">
        <w:trPr>
          <w:trHeight w:val="20"/>
        </w:trPr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E32DFC" w14:textId="75DF52E4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 w:eastAsia="fr-FR"/>
              </w:rPr>
              <w:t>Van des Scheer, 2016</w:t>
            </w:r>
            <w:hyperlink w:anchor="_ENREF_52" w:tooltip="van der Scheer, 2016 #259" w:history="1"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fldChar w:fldCharType="begin"/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instrText xml:space="preserve"> ADDIN EN.CITE &lt;EndNote&gt;&lt;Cite&gt;&lt;Author&gt;van der Scheer&lt;/Author&gt;&lt;Year&gt;2016&lt;/Year&gt;&lt;RecNum&gt;259&lt;/RecNum&gt;&lt;DisplayText&gt;&lt;style face="superscript"&gt;52&lt;/style&gt;&lt;/DisplayText&gt;&lt;record&gt;&lt;rec-number&gt;259&lt;/rec-number&gt;&lt;foreign-keys&gt;&lt;key app="EN" db-id="ed2ttx50os5dttevad75d5xf9wxs2za225z9" timestamp="1591298396"&gt;259&lt;/key&gt;&lt;/foreign-keys&gt;&lt;ref-type name="Journal Article"&gt;17&lt;/ref-type&gt;&lt;contributors&gt;&lt;authors&gt;&lt;author&gt;van der Scheer, J. W.&lt;/author&gt;&lt;author&gt;de Groot, S.&lt;/author&gt;&lt;author&gt;Tepper, M.&lt;/author&gt;&lt;author&gt;Faber, W.&lt;/author&gt;&lt;author&gt;Veeger, D. H.&lt;/author&gt;&lt;author&gt;van der Woude, L. H.&lt;/author&gt;&lt;/authors&gt;&lt;/contributors&gt;&lt;auth-address&gt;University of Groningen, University Medical Center Groningen, Center for Human Movement Sciences, NL-9700 AD, Groningen, The Netherlands. jvdscheer@gmail.com.&lt;/auth-address&gt;&lt;titles&gt;&lt;title&gt;Low-intensity wheelchair training in inactive people with long-term spinal cord injury: A randomized controlled trial on fitness, wheelchair skill performance and physical activity levels&lt;/title&gt;&lt;secondary-title&gt;J Rehabil Med&lt;/secondary-title&gt;&lt;/titles&gt;&lt;pages&gt;33-42&lt;/pages&gt;&lt;volume&gt;48&lt;/volume&gt;&lt;number&gt;1&lt;/number&gt;&lt;edition&gt;2015/12/15&lt;/edition&gt;&lt;keywords&gt;&lt;keyword&gt;Adult&lt;/keyword&gt;&lt;keyword&gt;*Exercise&lt;/keyword&gt;&lt;keyword&gt;Exercise Tolerance&lt;/keyword&gt;&lt;keyword&gt;Female&lt;/keyword&gt;&lt;keyword&gt;Humans&lt;/keyword&gt;&lt;keyword&gt;Male&lt;/keyword&gt;&lt;keyword&gt;Middle Aged&lt;/keyword&gt;&lt;keyword&gt;Motor Activity&lt;/keyword&gt;&lt;keyword&gt;Physical Fitness&lt;/keyword&gt;&lt;keyword&gt;*Sedentary Behavior&lt;/keyword&gt;&lt;keyword&gt;Spinal Cord Injuries/*rehabilitation&lt;/keyword&gt;&lt;keyword&gt;*Wheelchairs&lt;/keyword&gt;&lt;/keywords&gt;&lt;dates&gt;&lt;year&gt;2016&lt;/year&gt;&lt;pub-dates&gt;&lt;date&gt;Jan&lt;/date&gt;&lt;/pub-dates&gt;&lt;/dates&gt;&lt;isbn&gt;1651-2081 (Electronic)&amp;#xD;1650-1977 (Linking)&lt;/isbn&gt;&lt;accession-num&gt;26660337&lt;/accession-num&gt;&lt;urls&gt;&lt;related-urls&gt;&lt;url&gt;http://www.ncbi.nlm.nih.gov/pubmed/26660337&lt;/url&gt;&lt;/related-urls&gt;&lt;/urls&gt;&lt;electronic-resource-num&gt;10.2340/16501977-2037&lt;/electronic-resource-num&gt;&lt;language&gt;eng&lt;/language&gt;&lt;/record&gt;&lt;/Cite&gt;&lt;/EndNote&gt;</w:instrText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fldChar w:fldCharType="separate"/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noProof/>
                  <w:color w:val="000000"/>
                  <w:sz w:val="20"/>
                  <w:szCs w:val="20"/>
                  <w:vertAlign w:val="superscript"/>
                  <w:lang w:val="en-US" w:eastAsia="fr-FR"/>
                </w:rPr>
                <w:t>52</w:t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fldChar w:fldCharType="end"/>
              </w:r>
            </w:hyperlink>
          </w:p>
        </w:tc>
        <w:tc>
          <w:tcPr>
            <w:tcW w:w="2060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67F4BE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Wheelchair treadmill</w:t>
            </w: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24C87B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1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2BFE03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42–6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BC7F13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13–29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63C868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C4-L5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0C02B7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Randomized controlled trial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D10483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Peak VO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  <w:lang w:val="en-US" w:eastAsia="fr-FR"/>
              </w:rPr>
              <w:t>2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, L/min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A71438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1.02</w:t>
            </w:r>
          </w:p>
        </w:tc>
        <w:tc>
          <w:tcPr>
            <w:tcW w:w="2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BF8149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No changes and no ≠</w:t>
            </w:r>
          </w:p>
        </w:tc>
      </w:tr>
      <w:tr w:rsidR="007150FF" w:rsidRPr="00C13E9C" w14:paraId="2774FEE1" w14:textId="77777777" w:rsidTr="00125001">
        <w:trPr>
          <w:trHeight w:val="20"/>
        </w:trPr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128016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20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C8BC17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Control</w:t>
            </w: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E467A4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1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68DBA4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46–6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BEECFC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14–31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96412F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C4-L5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4F8669" w14:textId="69FE4163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16 </w:t>
            </w:r>
            <w:proofErr w:type="spellStart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wk</w:t>
            </w:r>
            <w:proofErr w:type="spellEnd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 2x/wk., 30'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E437EC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Peak PO, W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42210A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43.6</w:t>
            </w:r>
          </w:p>
        </w:tc>
        <w:tc>
          <w:tcPr>
            <w:tcW w:w="2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FA6156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No changes and no ≠</w:t>
            </w:r>
          </w:p>
        </w:tc>
      </w:tr>
      <w:tr w:rsidR="007150FF" w:rsidRPr="00C13E9C" w14:paraId="08B09C0D" w14:textId="77777777" w:rsidTr="00125001">
        <w:trPr>
          <w:trHeight w:val="20"/>
        </w:trPr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62C106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20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93E15D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3992FC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C8C475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25A089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8C6E0C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Asia A-D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66D119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Test: Wheelchair treadmill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7086F9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PA score, h/</w:t>
            </w:r>
            <w:proofErr w:type="spellStart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wk</w:t>
            </w:r>
            <w:proofErr w:type="spellEnd"/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F6BE98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5.3</w:t>
            </w:r>
          </w:p>
        </w:tc>
        <w:tc>
          <w:tcPr>
            <w:tcW w:w="2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FAB9A5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No changes and no ≠</w:t>
            </w:r>
          </w:p>
        </w:tc>
      </w:tr>
      <w:tr w:rsidR="007150FF" w:rsidRPr="00C13E9C" w14:paraId="6A4B21A1" w14:textId="77777777" w:rsidTr="00125001">
        <w:trPr>
          <w:trHeight w:val="20"/>
        </w:trPr>
        <w:tc>
          <w:tcPr>
            <w:tcW w:w="147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5F5F88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2060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E0E92E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43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5E5E74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5A72B1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EEAF05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BD0791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255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D81AB7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85E4E7" w14:textId="3A964CC5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Distance km/</w:t>
            </w:r>
            <w:proofErr w:type="spellStart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wk</w:t>
            </w:r>
            <w:proofErr w:type="spellEnd"/>
          </w:p>
        </w:tc>
        <w:tc>
          <w:tcPr>
            <w:tcW w:w="110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AB46AA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7.4</w:t>
            </w:r>
          </w:p>
        </w:tc>
        <w:tc>
          <w:tcPr>
            <w:tcW w:w="229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C2ABF0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No changes and no ≠</w:t>
            </w:r>
          </w:p>
        </w:tc>
      </w:tr>
      <w:tr w:rsidR="007150FF" w:rsidRPr="00C13E9C" w14:paraId="13871E48" w14:textId="77777777" w:rsidTr="00125001">
        <w:trPr>
          <w:trHeight w:val="20"/>
        </w:trPr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560F9A" w14:textId="70E82D7C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 w:eastAsia="fr-FR"/>
              </w:rPr>
              <w:lastRenderedPageBreak/>
              <w:t>Gorman, 2019</w:t>
            </w:r>
            <w:hyperlink w:anchor="_ENREF_53" w:tooltip="Gorman, 2019 #263" w:history="1"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fldChar w:fldCharType="begin">
                  <w:fldData xml:space="preserve">PEVuZE5vdGU+PENpdGU+PEF1dGhvcj5Hb3JtYW48L0F1dGhvcj48WWVhcj4yMDE5PC9ZZWFyPjxS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</w:fldData>
                </w:fldChar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instrText xml:space="preserve"> ADDIN EN.CITE </w:instrText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fldChar w:fldCharType="begin">
                  <w:fldData xml:space="preserve">PEVuZE5vdGU+PENpdGU+PEF1dGhvcj5Hb3JtYW48L0F1dGhvcj48WWVhcj4yMDE5PC9ZZWFyPjxS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</w:fldData>
                </w:fldChar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instrText xml:space="preserve"> ADDIN EN.CITE.DATA </w:instrText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fldChar w:fldCharType="end"/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fldChar w:fldCharType="separate"/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noProof/>
                  <w:color w:val="000000"/>
                  <w:sz w:val="20"/>
                  <w:szCs w:val="20"/>
                  <w:vertAlign w:val="superscript"/>
                  <w:lang w:val="en-US" w:eastAsia="fr-FR"/>
                </w:rPr>
                <w:t>53</w:t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fldChar w:fldCharType="end"/>
              </w:r>
            </w:hyperlink>
          </w:p>
        </w:tc>
        <w:tc>
          <w:tcPr>
            <w:tcW w:w="2060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A1794A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Aquatic</w:t>
            </w: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B6C666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1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E631F0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47 ± 1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1699D4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12 ± 1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184B75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C2-T12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13A17F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Randomized controlled trial</w:t>
            </w:r>
          </w:p>
        </w:tc>
        <w:tc>
          <w:tcPr>
            <w:tcW w:w="269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273E62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Peak VO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  <w:lang w:val="en-US" w:eastAsia="fr-FR"/>
              </w:rPr>
              <w:t>2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, Aqua, ml/kg/min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9106BF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13.3 ± 3.1</w:t>
            </w:r>
          </w:p>
        </w:tc>
        <w:tc>
          <w:tcPr>
            <w:tcW w:w="2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BCC2B9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↑8% vs. Robotic </w:t>
            </w:r>
          </w:p>
        </w:tc>
      </w:tr>
      <w:tr w:rsidR="007150FF" w:rsidRPr="00C13E9C" w14:paraId="0C5D3ECF" w14:textId="77777777" w:rsidTr="00125001">
        <w:trPr>
          <w:trHeight w:val="20"/>
        </w:trPr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A1795D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20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B9AA04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Robotic gait</w:t>
            </w: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BC555C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1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239891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45 ± 1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A0CD1E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6 ± 4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E9B498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C2-T12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C1E3A3" w14:textId="4927021C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12 </w:t>
            </w:r>
            <w:proofErr w:type="spellStart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wk</w:t>
            </w:r>
            <w:proofErr w:type="spellEnd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, 3x/wk., 40-45'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46DBCD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Peak VO</w:t>
            </w:r>
            <w:proofErr w:type="gramStart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  <w:lang w:val="en-US" w:eastAsia="fr-FR"/>
              </w:rPr>
              <w:t xml:space="preserve">2 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 Robo</w:t>
            </w:r>
            <w:proofErr w:type="gramEnd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, ml/kg/min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6B346B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16.5 ± 5.4</w:t>
            </w:r>
          </w:p>
        </w:tc>
        <w:tc>
          <w:tcPr>
            <w:tcW w:w="2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C6CAC1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No change</w:t>
            </w:r>
          </w:p>
        </w:tc>
      </w:tr>
      <w:tr w:rsidR="007150FF" w:rsidRPr="00C13E9C" w14:paraId="0718CD76" w14:textId="77777777" w:rsidTr="00125001">
        <w:trPr>
          <w:trHeight w:val="20"/>
        </w:trPr>
        <w:tc>
          <w:tcPr>
            <w:tcW w:w="14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3F45DE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2060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68381B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43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3D315C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9B702F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2BAC23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99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77BEA9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ASIA C-D</w:t>
            </w:r>
          </w:p>
        </w:tc>
        <w:tc>
          <w:tcPr>
            <w:tcW w:w="25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DA54A7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Test: </w:t>
            </w:r>
            <w:proofErr w:type="spellStart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Armcrank</w:t>
            </w:r>
            <w:proofErr w:type="spellEnd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 ergometer</w:t>
            </w:r>
          </w:p>
        </w:tc>
        <w:tc>
          <w:tcPr>
            <w:tcW w:w="269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EE5CDD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Peak VO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  <w:lang w:val="en-US" w:eastAsia="fr-FR"/>
              </w:rPr>
              <w:t xml:space="preserve">2 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bscript"/>
                <w:lang w:val="en-US" w:eastAsia="fr-FR"/>
              </w:rPr>
              <w:t>robotic treadmill</w:t>
            </w:r>
          </w:p>
        </w:tc>
        <w:tc>
          <w:tcPr>
            <w:tcW w:w="11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6D6E17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14.9 ± 4.3</w:t>
            </w:r>
          </w:p>
        </w:tc>
        <w:tc>
          <w:tcPr>
            <w:tcW w:w="229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254019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↑ 15% vs. baseline </w:t>
            </w:r>
          </w:p>
        </w:tc>
      </w:tr>
      <w:tr w:rsidR="007150FF" w:rsidRPr="00C13E9C" w14:paraId="08D5EBB4" w14:textId="77777777" w:rsidTr="00125001">
        <w:trPr>
          <w:trHeight w:val="20"/>
        </w:trPr>
        <w:tc>
          <w:tcPr>
            <w:tcW w:w="14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8EDB31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2060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7BD0E6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eastAsia="fr-FR"/>
              </w:rPr>
              <w:t> </w:t>
            </w:r>
          </w:p>
        </w:tc>
        <w:tc>
          <w:tcPr>
            <w:tcW w:w="43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9E930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43A3EA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F41ACE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99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B51FA9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5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8C7387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69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38F9C7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CO 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80% of peak, L/min</w:t>
            </w:r>
          </w:p>
        </w:tc>
        <w:tc>
          <w:tcPr>
            <w:tcW w:w="11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D32B53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29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31D56F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</w:tr>
      <w:tr w:rsidR="007150FF" w:rsidRPr="00C13E9C" w14:paraId="524AC0FA" w14:textId="77777777" w:rsidTr="00125001">
        <w:trPr>
          <w:trHeight w:val="304"/>
        </w:trPr>
        <w:tc>
          <w:tcPr>
            <w:tcW w:w="3124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C00CEB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sz w:val="20"/>
                <w:szCs w:val="20"/>
                <w:lang w:val="en-US" w:eastAsia="fr-FR"/>
              </w:rPr>
              <w:t>Thoracic injuries</w:t>
            </w:r>
          </w:p>
        </w:tc>
        <w:tc>
          <w:tcPr>
            <w:tcW w:w="412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BC5383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sz w:val="20"/>
                <w:szCs w:val="20"/>
                <w:lang w:eastAsia="fr-FR"/>
              </w:rPr>
              <w:t> </w:t>
            </w:r>
          </w:p>
        </w:tc>
        <w:tc>
          <w:tcPr>
            <w:tcW w:w="433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DC8EA6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sz w:val="20"/>
                <w:szCs w:val="20"/>
                <w:lang w:eastAsia="fr-FR"/>
              </w:rPr>
              <w:t> </w:t>
            </w:r>
          </w:p>
        </w:tc>
        <w:tc>
          <w:tcPr>
            <w:tcW w:w="851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5949C7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sz w:val="20"/>
                <w:szCs w:val="20"/>
                <w:lang w:eastAsia="fr-FR"/>
              </w:rPr>
              <w:t> </w:t>
            </w:r>
          </w:p>
        </w:tc>
        <w:tc>
          <w:tcPr>
            <w:tcW w:w="85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70181A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sz w:val="20"/>
                <w:szCs w:val="20"/>
                <w:lang w:eastAsia="fr-FR"/>
              </w:rPr>
              <w:t> </w:t>
            </w:r>
          </w:p>
        </w:tc>
        <w:tc>
          <w:tcPr>
            <w:tcW w:w="993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59A238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sz w:val="20"/>
                <w:szCs w:val="20"/>
                <w:lang w:eastAsia="fr-FR"/>
              </w:rPr>
              <w:t> </w:t>
            </w:r>
          </w:p>
        </w:tc>
        <w:tc>
          <w:tcPr>
            <w:tcW w:w="2551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B11317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sz w:val="20"/>
                <w:szCs w:val="20"/>
                <w:lang w:eastAsia="fr-FR"/>
              </w:rPr>
              <w:t> </w:t>
            </w:r>
          </w:p>
        </w:tc>
        <w:tc>
          <w:tcPr>
            <w:tcW w:w="2693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361D8B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sz w:val="20"/>
                <w:szCs w:val="20"/>
                <w:lang w:eastAsia="fr-FR"/>
              </w:rPr>
              <w:t> </w:t>
            </w:r>
          </w:p>
        </w:tc>
        <w:tc>
          <w:tcPr>
            <w:tcW w:w="1105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181C35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sz w:val="20"/>
                <w:szCs w:val="20"/>
                <w:lang w:eastAsia="fr-FR"/>
              </w:rPr>
              <w:t> </w:t>
            </w:r>
          </w:p>
        </w:tc>
        <w:tc>
          <w:tcPr>
            <w:tcW w:w="229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FF1EBB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sz w:val="20"/>
                <w:szCs w:val="20"/>
                <w:lang w:eastAsia="fr-FR"/>
              </w:rPr>
              <w:t> </w:t>
            </w:r>
          </w:p>
        </w:tc>
      </w:tr>
      <w:tr w:rsidR="007150FF" w:rsidRPr="00C13E9C" w14:paraId="0EC4D616" w14:textId="77777777" w:rsidTr="00125001">
        <w:trPr>
          <w:trHeight w:val="20"/>
        </w:trPr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DA16E2" w14:textId="119295AE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 w:eastAsia="fr-FR"/>
              </w:rPr>
              <w:t>Berry, 2008</w:t>
            </w:r>
            <w:hyperlink w:anchor="_ENREF_48" w:tooltip="Berry, 2008 #290" w:history="1"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fldChar w:fldCharType="begin"/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instrText xml:space="preserve"> ADDIN EN.CITE &lt;EndNote&gt;&lt;Cite&gt;&lt;Author&gt;Berry&lt;/Author&gt;&lt;Year&gt;2008&lt;/Year&gt;&lt;RecNum&gt;290&lt;/RecNum&gt;&lt;DisplayText&gt;&lt;style face="superscript"&gt;48&lt;/style&gt;&lt;/DisplayText&gt;&lt;record&gt;&lt;rec-number&gt;290&lt;/rec-number&gt;&lt;foreign-keys&gt;&lt;key app="EN" db-id="ed2ttx50os5dttevad75d5xf9wxs2za225z9" timestamp="1591325839"&gt;290&lt;/key&gt;&lt;/foreign-keys&gt;&lt;ref-type name="Journal Article"&gt;17&lt;/ref-type&gt;&lt;contributors&gt;&lt;authors&gt;&lt;author&gt;Berry, H. R.&lt;/author&gt;&lt;author&gt;Perret, C.&lt;/author&gt;&lt;author&gt;Saunders, B. A.&lt;/author&gt;&lt;author&gt;Kakebeeke, T. H.&lt;/author&gt;&lt;author&gt;Donaldson Nde, N.&lt;/author&gt;&lt;author&gt;Allan, D. B.&lt;/author&gt;&lt;author&gt;Hunt, K. J.&lt;/author&gt;&lt;/authors&gt;&lt;/contributors&gt;&lt;auth-address&gt;Centre for Rehabilitation Engineering, University of Glasgow, Glasgow, United Kingdom. hberry@eng.gla.ac.uk&lt;/auth-address&gt;&lt;titles&gt;&lt;title&gt;Cardiorespiratory and power adaptations to stimulated cycle training in paraplegia&lt;/title&gt;&lt;secondary-title&gt;Med Sci Sports Exerc&lt;/secondary-title&gt;&lt;/titles&gt;&lt;pages&gt;1573-80&lt;/pages&gt;&lt;volume&gt;40&lt;/volume&gt;&lt;number&gt;9&lt;/number&gt;&lt;edition&gt;2008/08/08&lt;/edition&gt;&lt;keywords&gt;&lt;keyword&gt;Adaptation, Physiological/*physiology&lt;/keyword&gt;&lt;keyword&gt;Adult&lt;/keyword&gt;&lt;keyword&gt;Bicycling/*physiology&lt;/keyword&gt;&lt;keyword&gt;*Electric Stimulation&lt;/keyword&gt;&lt;keyword&gt;Female&lt;/keyword&gt;&lt;keyword&gt;Humans&lt;/keyword&gt;&lt;keyword&gt;Male&lt;/keyword&gt;&lt;keyword&gt;Middle Aged&lt;/keyword&gt;&lt;keyword&gt;Oxygen Consumption/physiology&lt;/keyword&gt;&lt;keyword&gt;*Paraplegia&lt;/keyword&gt;&lt;keyword&gt;Peak Expiratory Flow Rate&lt;/keyword&gt;&lt;keyword&gt;Physical Fitness/physiology&lt;/keyword&gt;&lt;keyword&gt;Spinal Cord Injuries/pathology&lt;/keyword&gt;&lt;/keywords&gt;&lt;dates&gt;&lt;year&gt;2008&lt;/year&gt;&lt;pub-dates&gt;&lt;date&gt;Sep&lt;/date&gt;&lt;/pub-dates&gt;&lt;/dates&gt;&lt;isbn&gt;1530-0315 (Electronic)&amp;#xD;0195-9131 (Linking)&lt;/isbn&gt;&lt;accession-num&gt;18685535&lt;/accession-num&gt;&lt;urls&gt;&lt;related-urls&gt;&lt;url&gt;http://www.ncbi.nlm.nih.gov/pubmed/18685535&lt;/url&gt;&lt;/related-urls&gt;&lt;/urls&gt;&lt;electronic-resource-num&gt;10.1249/MSS.0b013e318176b2f4&lt;/electronic-resource-num&gt;&lt;language&gt;eng&lt;/language&gt;&lt;/record&gt;&lt;/Cite&gt;&lt;/EndNote&gt;</w:instrText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fldChar w:fldCharType="separate"/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noProof/>
                  <w:color w:val="000000"/>
                  <w:sz w:val="20"/>
                  <w:szCs w:val="20"/>
                  <w:vertAlign w:val="superscript"/>
                  <w:lang w:val="en-US" w:eastAsia="fr-FR"/>
                </w:rPr>
                <w:t>48</w:t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fldChar w:fldCharType="end"/>
              </w:r>
            </w:hyperlink>
          </w:p>
        </w:tc>
        <w:tc>
          <w:tcPr>
            <w:tcW w:w="20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AC8A56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FES-cycling</w:t>
            </w: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43BB7D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1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7C97BB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42 ± 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D5D24E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10 ± 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F1A6FE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T3-T9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A04201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Uncontrolled study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10F122" w14:textId="17A1098C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Peak VO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  <w:lang w:val="en-US" w:eastAsia="fr-FR"/>
              </w:rPr>
              <w:t>2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, L/min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FF9E36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0.54 ± 0.14</w:t>
            </w:r>
          </w:p>
        </w:tc>
        <w:tc>
          <w:tcPr>
            <w:tcW w:w="2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6556EF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↑ 56%</w:t>
            </w:r>
          </w:p>
        </w:tc>
      </w:tr>
      <w:tr w:rsidR="007150FF" w:rsidRPr="00C13E9C" w14:paraId="774E6B8A" w14:textId="77777777" w:rsidTr="00125001">
        <w:trPr>
          <w:trHeight w:val="20"/>
        </w:trPr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55B381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20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D42777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FAE4A1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2203FA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FF61AA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529A6A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ASIA A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FA9E51" w14:textId="331B4783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52 </w:t>
            </w:r>
            <w:proofErr w:type="spellStart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wk</w:t>
            </w:r>
            <w:proofErr w:type="spellEnd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 5x/wk., 60'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9839AE" w14:textId="17F7F2AA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Peak PO, W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E9A126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8.4 ± 3.2</w:t>
            </w:r>
          </w:p>
        </w:tc>
        <w:tc>
          <w:tcPr>
            <w:tcW w:w="2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D81FF2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↑ 132%, </w:t>
            </w:r>
            <w:r w:rsidRPr="00C13E9C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US" w:eastAsia="fr-FR"/>
              </w:rPr>
              <w:t xml:space="preserve">P 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= .001 </w:t>
            </w:r>
          </w:p>
        </w:tc>
      </w:tr>
      <w:tr w:rsidR="007150FF" w:rsidRPr="00C13E9C" w14:paraId="597C68F5" w14:textId="77777777" w:rsidTr="00125001">
        <w:trPr>
          <w:trHeight w:val="20"/>
        </w:trPr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808B2A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20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6791D0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51C450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E4EC2F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45869D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4A1012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5776FA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Test: FES-cycling ergometer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7C3900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Peak HR, </w:t>
            </w:r>
            <w:proofErr w:type="spellStart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pbm</w:t>
            </w:r>
            <w:proofErr w:type="spellEnd"/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A38938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82 ± 8</w:t>
            </w:r>
          </w:p>
        </w:tc>
        <w:tc>
          <w:tcPr>
            <w:tcW w:w="2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D4097A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↑ 14%, </w:t>
            </w:r>
            <w:r w:rsidRPr="00C13E9C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US" w:eastAsia="fr-FR"/>
              </w:rPr>
              <w:t xml:space="preserve">P 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&lt; .05 (9 </w:t>
            </w:r>
            <w:proofErr w:type="spellStart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mth</w:t>
            </w:r>
            <w:proofErr w:type="spellEnd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)</w:t>
            </w:r>
          </w:p>
        </w:tc>
      </w:tr>
      <w:tr w:rsidR="007150FF" w:rsidRPr="00C13E9C" w14:paraId="28F2D6E5" w14:textId="77777777" w:rsidTr="00125001">
        <w:trPr>
          <w:trHeight w:val="20"/>
        </w:trPr>
        <w:tc>
          <w:tcPr>
            <w:tcW w:w="147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D35E77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 </w:t>
            </w:r>
          </w:p>
        </w:tc>
        <w:tc>
          <w:tcPr>
            <w:tcW w:w="2060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DBBE72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 </w:t>
            </w:r>
          </w:p>
        </w:tc>
        <w:tc>
          <w:tcPr>
            <w:tcW w:w="43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25CC45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1A3707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BDD7B7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 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096EF5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 </w:t>
            </w:r>
          </w:p>
        </w:tc>
        <w:tc>
          <w:tcPr>
            <w:tcW w:w="255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F280EC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 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48C85B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Training duration vs.  VO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  <w:lang w:val="en-US" w:eastAsia="fr-FR"/>
              </w:rPr>
              <w:t>2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Peak 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3B371C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 </w:t>
            </w:r>
          </w:p>
        </w:tc>
        <w:tc>
          <w:tcPr>
            <w:tcW w:w="229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BDDDCC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r</w:t>
            </w:r>
            <w:r w:rsidRPr="006B7D1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val="en-US" w:eastAsia="fr-FR"/>
              </w:rPr>
              <w:t>2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 = 0.52, </w:t>
            </w:r>
            <w:r w:rsidRPr="00C13E9C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US" w:eastAsia="fr-FR"/>
              </w:rPr>
              <w:t>P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 = .012</w:t>
            </w:r>
          </w:p>
        </w:tc>
      </w:tr>
      <w:tr w:rsidR="007150FF" w:rsidRPr="00C13E9C" w14:paraId="39B5F832" w14:textId="77777777" w:rsidTr="00125001">
        <w:trPr>
          <w:trHeight w:val="20"/>
        </w:trPr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2AC55E" w14:textId="236C4EF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 w:eastAsia="fr-FR"/>
              </w:rPr>
              <w:t>Carty, 2012</w:t>
            </w:r>
            <w:hyperlink w:anchor="_ENREF_49" w:tooltip="Carty, 2012 #300" w:history="1"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fldChar w:fldCharType="begin">
                  <w:fldData xml:space="preserve">PEVuZE5vdGU+PENpdGU+PEF1dGhvcj5DYXJ0eTwvQXV0aG9yPjxZZWFyPjIwMTI8L1llYXI+PFJl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</w:fldData>
                </w:fldChar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instrText xml:space="preserve"> ADDIN EN.CITE </w:instrText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fldChar w:fldCharType="begin">
                  <w:fldData xml:space="preserve">PEVuZE5vdGU+PENpdGU+PEF1dGhvcj5DYXJ0eTwvQXV0aG9yPjxZZWFyPjIwMTI8L1llYXI+PFJl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</w:fldData>
                </w:fldChar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instrText xml:space="preserve"> ADDIN EN.CITE.DATA </w:instrText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fldChar w:fldCharType="end"/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fldChar w:fldCharType="separate"/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noProof/>
                  <w:color w:val="000000"/>
                  <w:sz w:val="20"/>
                  <w:szCs w:val="20"/>
                  <w:vertAlign w:val="superscript"/>
                  <w:lang w:val="en-US" w:eastAsia="fr-FR"/>
                </w:rPr>
                <w:t>49</w:t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fldChar w:fldCharType="end"/>
              </w:r>
            </w:hyperlink>
          </w:p>
        </w:tc>
        <w:tc>
          <w:tcPr>
            <w:tcW w:w="2060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E26724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NMES (2–8Hz)</w:t>
            </w: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9B8834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1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C4E83D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proofErr w:type="gramStart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45  ±</w:t>
            </w:r>
            <w:proofErr w:type="gramEnd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 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0E5296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11 ± 11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8329F2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T4-T11 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ED0081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Prospective cohort study</w:t>
            </w:r>
          </w:p>
        </w:tc>
        <w:tc>
          <w:tcPr>
            <w:tcW w:w="269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393BAA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proofErr w:type="gramStart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Peak  VO</w:t>
            </w:r>
            <w:proofErr w:type="gramEnd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  <w:lang w:val="en-US" w:eastAsia="fr-FR"/>
              </w:rPr>
              <w:t>2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, L/min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B2CAB0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1.09 ± 0.20</w:t>
            </w:r>
          </w:p>
        </w:tc>
        <w:tc>
          <w:tcPr>
            <w:tcW w:w="2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16AB4A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↑ 21%, </w:t>
            </w:r>
            <w:r w:rsidRPr="00C13E9C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US" w:eastAsia="fr-FR"/>
              </w:rPr>
              <w:t>P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 = .001</w:t>
            </w:r>
          </w:p>
        </w:tc>
      </w:tr>
      <w:tr w:rsidR="007150FF" w:rsidRPr="00C13E9C" w14:paraId="35D80678" w14:textId="77777777" w:rsidTr="00125001">
        <w:trPr>
          <w:trHeight w:val="20"/>
        </w:trPr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FF667D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20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0B9876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Quad + Hamstring</w:t>
            </w: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E4B28B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A269DF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C44EA7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0A30D0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ASIA A-B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FF74BA" w14:textId="02F6932D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8 </w:t>
            </w:r>
            <w:proofErr w:type="spellStart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wk</w:t>
            </w:r>
            <w:proofErr w:type="spellEnd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, 5/wk., 60'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2DE341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Peak HR, </w:t>
            </w:r>
            <w:proofErr w:type="spellStart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pbm</w:t>
            </w:r>
            <w:proofErr w:type="spellEnd"/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740CBB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159 ± 17</w:t>
            </w:r>
          </w:p>
        </w:tc>
        <w:tc>
          <w:tcPr>
            <w:tcW w:w="2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192CC9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↑ 3%, </w:t>
            </w:r>
            <w:r w:rsidRPr="00C13E9C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US" w:eastAsia="fr-FR"/>
              </w:rPr>
              <w:t xml:space="preserve">P 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= .03</w:t>
            </w:r>
          </w:p>
        </w:tc>
      </w:tr>
      <w:tr w:rsidR="007150FF" w:rsidRPr="00C13E9C" w14:paraId="5479047C" w14:textId="77777777" w:rsidTr="00125001">
        <w:trPr>
          <w:trHeight w:val="20"/>
        </w:trPr>
        <w:tc>
          <w:tcPr>
            <w:tcW w:w="147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7CEF34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 w:eastAsia="fr-FR"/>
              </w:rPr>
              <w:t> </w:t>
            </w:r>
          </w:p>
        </w:tc>
        <w:tc>
          <w:tcPr>
            <w:tcW w:w="2060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F16DEA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 </w:t>
            </w:r>
          </w:p>
        </w:tc>
        <w:tc>
          <w:tcPr>
            <w:tcW w:w="43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12838C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4D6E06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829FB2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 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351606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 </w:t>
            </w:r>
          </w:p>
        </w:tc>
        <w:tc>
          <w:tcPr>
            <w:tcW w:w="255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9AE461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Test: Wheelchair treadmill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385547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110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2C37F8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 </w:t>
            </w:r>
          </w:p>
        </w:tc>
        <w:tc>
          <w:tcPr>
            <w:tcW w:w="229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6C0142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 </w:t>
            </w:r>
          </w:p>
        </w:tc>
      </w:tr>
      <w:tr w:rsidR="007150FF" w:rsidRPr="00C13E9C" w14:paraId="71B31503" w14:textId="77777777" w:rsidTr="00125001">
        <w:trPr>
          <w:trHeight w:val="368"/>
        </w:trPr>
        <w:tc>
          <w:tcPr>
            <w:tcW w:w="3124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ADFC23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val="en-US" w:eastAsia="fr-FR"/>
              </w:rPr>
              <w:t>Cardiac structure and function</w:t>
            </w:r>
          </w:p>
        </w:tc>
        <w:tc>
          <w:tcPr>
            <w:tcW w:w="4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AEA48E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eastAsia="fr-FR"/>
              </w:rPr>
              <w:t> </w:t>
            </w: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EBAD42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eastAsia="fr-FR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62965D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eastAsia="fr-FR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2F6261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eastAsia="fr-FR"/>
              </w:rPr>
              <w:t> 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DDC8A2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eastAsia="fr-FR"/>
              </w:rPr>
              <w:t> 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669478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eastAsia="fr-FR"/>
              </w:rPr>
              <w:t> </w:t>
            </w:r>
          </w:p>
        </w:tc>
        <w:tc>
          <w:tcPr>
            <w:tcW w:w="269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5A7A1E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eastAsia="fr-FR"/>
              </w:rPr>
              <w:t> 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0B7F0D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eastAsia="fr-FR"/>
              </w:rPr>
              <w:t> </w:t>
            </w:r>
          </w:p>
        </w:tc>
        <w:tc>
          <w:tcPr>
            <w:tcW w:w="2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1611BC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eastAsia="fr-FR"/>
              </w:rPr>
              <w:t> </w:t>
            </w:r>
          </w:p>
        </w:tc>
      </w:tr>
      <w:tr w:rsidR="007150FF" w:rsidRPr="00C13E9C" w14:paraId="4CBF54AA" w14:textId="77777777" w:rsidTr="00125001">
        <w:trPr>
          <w:trHeight w:val="20"/>
        </w:trPr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3A0B5F" w14:textId="3B8EB311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 w:eastAsia="fr-FR"/>
              </w:rPr>
              <w:t>Schumacher, 2009</w:t>
            </w:r>
            <w:hyperlink w:anchor="_ENREF_66" w:tooltip="Schumacher, 2009 #195" w:history="1"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fldChar w:fldCharType="begin"/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instrText xml:space="preserve"> ADDIN EN.CITE &lt;EndNote&gt;&lt;Cite&gt;&lt;Author&gt;Schumacher&lt;/Author&gt;&lt;Year&gt;2009&lt;/Year&gt;&lt;RecNum&gt;195&lt;/RecNum&gt;&lt;DisplayText&gt;&lt;style face="superscript"&gt;66&lt;/style&gt;&lt;/DisplayText&gt;&lt;record&gt;&lt;rec-number&gt;195&lt;/rec-number&gt;&lt;foreign-keys&gt;&lt;key app="EN" db-id="ed2ttx50os5dttevad75d5xf9wxs2za225z9" timestamp="1591290940"&gt;195&lt;/key&gt;&lt;/foreign-keys&gt;&lt;ref-type name="Journal Article"&gt;17&lt;/ref-type&gt;&lt;contributors&gt;&lt;authors&gt;&lt;author&gt;Schumacher, Y. O.&lt;/author&gt;&lt;author&gt;Ruthardt, S.&lt;/author&gt;&lt;author&gt;Schmidt, M.&lt;/author&gt;&lt;author&gt;Ahlgrim, C.&lt;/author&gt;&lt;author&gt;Roecker, K.&lt;/author&gt;&lt;author&gt;Pottgiesser, T.&lt;/author&gt;&lt;/authors&gt;&lt;/contributors&gt;&lt;auth-address&gt;Department of Sports Medicine, University of Freiburg, Hugstetter Str. 55, 79106, Freiburg, Germany. yorck.olaf.schumacher@uniklinik-freiburg.de&lt;/auth-address&gt;&lt;titles&gt;&lt;title&gt;Total haemoglobin mass but not cardiac volume adapts to long-term endurance exercise in highly trained spinal cord injured athletes&lt;/title&gt;&lt;secondary-title&gt;Eur J Appl Physiol&lt;/secondary-title&gt;&lt;/titles&gt;&lt;pages&gt;779-85&lt;/pages&gt;&lt;volume&gt;105&lt;/volume&gt;&lt;number&gt;5&lt;/number&gt;&lt;edition&gt;2009/01/07&lt;/edition&gt;&lt;keywords&gt;&lt;keyword&gt;Adult&lt;/keyword&gt;&lt;keyword&gt;Cardiac Volume/*physiology&lt;/keyword&gt;&lt;keyword&gt;Echocardiography&lt;/keyword&gt;&lt;keyword&gt;Hemoglobins/*metabolism&lt;/keyword&gt;&lt;keyword&gt;Humans&lt;/keyword&gt;&lt;keyword&gt;Male&lt;/keyword&gt;&lt;keyword&gt;Oxygen Consumption/physiology&lt;/keyword&gt;&lt;keyword&gt;Paraplegia/metabolism&lt;/keyword&gt;&lt;keyword&gt;Physical Endurance/*physiology&lt;/keyword&gt;&lt;keyword&gt;Spinal Cord Injuries/*metabolism&lt;/keyword&gt;&lt;keyword&gt;Sports/*physiology&lt;/keyword&gt;&lt;/keywords&gt;&lt;dates&gt;&lt;year&gt;2009&lt;/year&gt;&lt;pub-dates&gt;&lt;date&gt;Mar&lt;/date&gt;&lt;/pub-dates&gt;&lt;/dates&gt;&lt;isbn&gt;1439-6327 (Electronic)&amp;#xD;1439-6319 (Linking)&lt;/isbn&gt;&lt;accession-num&gt;19125284&lt;/accession-num&gt;&lt;urls&gt;&lt;related-urls&gt;&lt;url&gt;http://www.ncbi.nlm.nih.gov/pubmed/19125284&lt;/url&gt;&lt;/related-urls&gt;&lt;/urls&gt;&lt;electronic-resource-num&gt;10.1007/s00421-008-0963-8&lt;/electronic-resource-num&gt;&lt;language&gt;eng&lt;/language&gt;&lt;/record&gt;&lt;/Cite&gt;&lt;/EndNote&gt;</w:instrText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fldChar w:fldCharType="separate"/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noProof/>
                  <w:color w:val="000000"/>
                  <w:sz w:val="20"/>
                  <w:szCs w:val="20"/>
                  <w:vertAlign w:val="superscript"/>
                  <w:lang w:val="en-US" w:eastAsia="fr-FR"/>
                </w:rPr>
                <w:t>66</w:t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fldChar w:fldCharType="end"/>
              </w:r>
            </w:hyperlink>
          </w:p>
        </w:tc>
        <w:tc>
          <w:tcPr>
            <w:tcW w:w="20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D34250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Elite athletes</w:t>
            </w: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A3A1D9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2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84D0CE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36 ± 1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4B59E9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&gt; 3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C508C7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C6-S5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EE788F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Cross-sectional analysis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93DD9E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VO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  <w:lang w:val="en-US" w:eastAsia="fr-FR"/>
              </w:rPr>
              <w:t>2peak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, L/min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A9BDCF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1.4 ± 0.3</w:t>
            </w:r>
          </w:p>
        </w:tc>
        <w:tc>
          <w:tcPr>
            <w:tcW w:w="2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E365A6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&gt; 85% in athletes, </w:t>
            </w:r>
            <w:r w:rsidRPr="00C13E9C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US" w:eastAsia="fr-FR"/>
              </w:rPr>
              <w:t xml:space="preserve">P 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&lt; .05</w:t>
            </w:r>
          </w:p>
        </w:tc>
      </w:tr>
      <w:tr w:rsidR="007150FF" w:rsidRPr="00C13E9C" w14:paraId="5046F954" w14:textId="77777777" w:rsidTr="00125001">
        <w:trPr>
          <w:trHeight w:val="20"/>
        </w:trPr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1FE2E9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20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50E6B9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Untrained</w:t>
            </w: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B03E7F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1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5A4834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45 ± 1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90EA53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&gt; 3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7A60AD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C6-S5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DB7D40" w14:textId="5C7C86D9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&gt; 3 </w:t>
            </w:r>
            <w:proofErr w:type="spellStart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yr</w:t>
            </w:r>
            <w:proofErr w:type="spellEnd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 15h/</w:t>
            </w:r>
            <w:proofErr w:type="spellStart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wk</w:t>
            </w:r>
            <w:proofErr w:type="spellEnd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 endurance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60E720" w14:textId="145C913F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HRmax</w:t>
            </w:r>
            <w:r w:rsidR="006B7D1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, bpm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8F9F87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153 ± 42</w:t>
            </w:r>
          </w:p>
        </w:tc>
        <w:tc>
          <w:tcPr>
            <w:tcW w:w="2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E7BCE9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&gt; 13% in athletes, </w:t>
            </w:r>
            <w:r w:rsidRPr="00C13E9C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US" w:eastAsia="fr-FR"/>
              </w:rPr>
              <w:t xml:space="preserve">P 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&lt; .05</w:t>
            </w:r>
          </w:p>
        </w:tc>
      </w:tr>
      <w:tr w:rsidR="007150FF" w:rsidRPr="00C13E9C" w14:paraId="00C8EF2A" w14:textId="77777777" w:rsidTr="00125001">
        <w:trPr>
          <w:trHeight w:val="20"/>
        </w:trPr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D7FEAE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20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523A04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889F5E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56B2FD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1D6595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CEDE84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3B628A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CO2 rebreathing method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403A40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Cardiac volume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07753A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793 ± 164</w:t>
            </w:r>
          </w:p>
        </w:tc>
        <w:tc>
          <w:tcPr>
            <w:tcW w:w="2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2912F4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&lt; 4% in athletes, </w:t>
            </w:r>
            <w:r w:rsidRPr="00C13E9C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US" w:eastAsia="fr-FR"/>
              </w:rPr>
              <w:t xml:space="preserve">P 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&lt; .05</w:t>
            </w:r>
          </w:p>
        </w:tc>
      </w:tr>
      <w:tr w:rsidR="007150FF" w:rsidRPr="00C13E9C" w14:paraId="486E1BF7" w14:textId="77777777" w:rsidTr="00125001">
        <w:trPr>
          <w:trHeight w:val="20"/>
        </w:trPr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8BCD8A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20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58F237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50E712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BD7522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4359CA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D87C50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25F26A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Echocardiography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D18ED1" w14:textId="4C85F0AA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Hb concentration</w:t>
            </w:r>
            <w:r w:rsidR="006B7D1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,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 mmol/l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60DE9D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8.8 ± 1.4</w:t>
            </w:r>
          </w:p>
        </w:tc>
        <w:tc>
          <w:tcPr>
            <w:tcW w:w="2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491317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&gt; 8% in athletes, </w:t>
            </w:r>
            <w:r w:rsidRPr="00C13E9C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US" w:eastAsia="fr-FR"/>
              </w:rPr>
              <w:t xml:space="preserve">P 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&lt; .05</w:t>
            </w:r>
          </w:p>
        </w:tc>
      </w:tr>
      <w:tr w:rsidR="007150FF" w:rsidRPr="00C13E9C" w14:paraId="1B745016" w14:textId="77777777" w:rsidTr="00125001">
        <w:trPr>
          <w:trHeight w:val="20"/>
        </w:trPr>
        <w:tc>
          <w:tcPr>
            <w:tcW w:w="147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33BEEE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2060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308608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43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92A504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D1688F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A53B8C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EA3E9B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255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70847E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97BADA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Total Hb mass, mmol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E8184F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390 ± 130</w:t>
            </w:r>
          </w:p>
        </w:tc>
        <w:tc>
          <w:tcPr>
            <w:tcW w:w="229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F963BF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&gt; 19% in athletes, </w:t>
            </w:r>
            <w:r w:rsidRPr="00C13E9C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US" w:eastAsia="fr-FR"/>
              </w:rPr>
              <w:t xml:space="preserve">P 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&lt; .05</w:t>
            </w:r>
          </w:p>
        </w:tc>
      </w:tr>
      <w:tr w:rsidR="007150FF" w:rsidRPr="00C13E9C" w14:paraId="2B57B8EB" w14:textId="77777777" w:rsidTr="00125001">
        <w:trPr>
          <w:trHeight w:val="20"/>
        </w:trPr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310A39" w14:textId="5F6955C0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fr-FR"/>
              </w:rPr>
            </w:pPr>
            <w:proofErr w:type="spellStart"/>
            <w:r w:rsidRPr="00C13E9C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 w:eastAsia="fr-FR"/>
              </w:rPr>
              <w:t>Brurok</w:t>
            </w:r>
            <w:proofErr w:type="spellEnd"/>
            <w:r w:rsidRPr="00C13E9C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 w:eastAsia="fr-FR"/>
              </w:rPr>
              <w:t>, 2011</w:t>
            </w:r>
            <w:hyperlink w:anchor="_ENREF_61" w:tooltip="Brurok, 2011 #200" w:history="1"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fldChar w:fldCharType="begin"/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instrText xml:space="preserve"> ADDIN EN.CITE &lt;EndNote&gt;&lt;Cite&gt;&lt;Author&gt;Brurok&lt;/Author&gt;&lt;Year&gt;2011&lt;/Year&gt;&lt;RecNum&gt;200&lt;/RecNum&gt;&lt;DisplayText&gt;&lt;style face="superscript"&gt;61&lt;/style&gt;&lt;/DisplayText&gt;&lt;record&gt;&lt;rec-number&gt;200&lt;/rec-number&gt;&lt;foreign-keys&gt;&lt;key app="EN" db-id="ed2ttx50os5dttevad75d5xf9wxs2za225z9" timestamp="1591291019"&gt;200&lt;/key&gt;&lt;/foreign-keys&gt;&lt;ref-type name="Journal Article"&gt;17&lt;/ref-type&gt;&lt;contributors&gt;&lt;authors&gt;&lt;author&gt;Brurok, B.&lt;/author&gt;&lt;author&gt;Helgerud, J.&lt;/author&gt;&lt;author&gt;Karlsen, T.&lt;/author&gt;&lt;author&gt;Leivseth, G.&lt;/author&gt;&lt;author&gt;Hoff, J.&lt;/author&gt;&lt;/authors&gt;&lt;/contributors&gt;&lt;auth-address&gt;Dept. of Circulation and Biomedical Imaging, Norwegian University of Science and Technology, Faculty of Medicine, Trondheim, Norway.&lt;/auth-address&gt;&lt;titles&gt;&lt;title&gt;Effect of aerobic high-intensity hybrid training on stroke volume and peak oxygen consumption in men with spinal cord injury&lt;/title&gt;&lt;secondary-title&gt;Am J Phys Med Rehabil&lt;/secondary-title&gt;&lt;/titles&gt;&lt;pages&gt;407-14&lt;/pages&gt;&lt;volume&gt;90&lt;/volume&gt;&lt;number&gt;5&lt;/number&gt;&lt;edition&gt;2011/03/11&lt;/edition&gt;&lt;keywords&gt;&lt;keyword&gt;Adult&lt;/keyword&gt;&lt;keyword&gt;*Electric Stimulation Therapy&lt;/keyword&gt;&lt;keyword&gt;Ergometry&lt;/keyword&gt;&lt;keyword&gt;Exercise Therapy/*methods&lt;/keyword&gt;&lt;keyword&gt;Heart Rate/physiology&lt;/keyword&gt;&lt;keyword&gt;Humans&lt;/keyword&gt;&lt;keyword&gt;Male&lt;/keyword&gt;&lt;keyword&gt;Middle Aged&lt;/keyword&gt;&lt;keyword&gt;Oxygen Consumption/*physiology&lt;/keyword&gt;&lt;keyword&gt;Paraplegia/physiopathology/rehabilitation&lt;/keyword&gt;&lt;keyword&gt;Quadriplegia/physiopathology/rehabilitation&lt;/keyword&gt;&lt;keyword&gt;Spinal Cord Injuries/physiopathology/*rehabilitation&lt;/keyword&gt;&lt;keyword&gt;Stroke Volume/*physiology&lt;/keyword&gt;&lt;/keywords&gt;&lt;dates&gt;&lt;year&gt;2011&lt;/year&gt;&lt;pub-dates&gt;&lt;date&gt;May&lt;/date&gt;&lt;/pub-dates&gt;&lt;/dates&gt;&lt;isbn&gt;1537-7385 (Electronic)&amp;#xD;0894-9115 (Linking)&lt;/isbn&gt;&lt;accession-num&gt;21389841&lt;/accession-num&gt;&lt;urls&gt;&lt;related-urls&gt;&lt;url&gt;http://www.ncbi.nlm.nih.gov/pubmed/21389841&lt;/url&gt;&lt;/related-urls&gt;&lt;/urls&gt;&lt;electronic-resource-num&gt;10.1097/PHM.0b013e31820f960f&lt;/electronic-resource-num&gt;&lt;language&gt;eng&lt;/language&gt;&lt;/record&gt;&lt;/Cite&gt;&lt;/EndNote&gt;</w:instrText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fldChar w:fldCharType="separate"/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noProof/>
                  <w:color w:val="000000"/>
                  <w:sz w:val="20"/>
                  <w:szCs w:val="20"/>
                  <w:vertAlign w:val="superscript"/>
                  <w:lang w:val="en-US" w:eastAsia="fr-FR"/>
                </w:rPr>
                <w:t>61</w:t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fldChar w:fldCharType="end"/>
              </w:r>
            </w:hyperlink>
          </w:p>
        </w:tc>
        <w:tc>
          <w:tcPr>
            <w:tcW w:w="2060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620951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FES cycling + arm</w:t>
            </w: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0C55C0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425AD3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40 ± 1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A333B4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17 ± 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03858A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C7, T1-T9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26D06F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Uncontrolled study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16E8E0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VO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  <w:lang w:val="en-US" w:eastAsia="fr-FR"/>
              </w:rPr>
              <w:t>2peak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, ml/min/kg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F095D8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24.6 ± 3.9</w:t>
            </w:r>
          </w:p>
        </w:tc>
        <w:tc>
          <w:tcPr>
            <w:tcW w:w="2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B1495A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↑ 24%, </w:t>
            </w:r>
            <w:r w:rsidRPr="00C13E9C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US" w:eastAsia="fr-FR"/>
              </w:rPr>
              <w:t xml:space="preserve">P 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&lt; 0.05</w:t>
            </w:r>
          </w:p>
        </w:tc>
      </w:tr>
      <w:tr w:rsidR="007150FF" w:rsidRPr="00C13E9C" w14:paraId="6E25E892" w14:textId="77777777" w:rsidTr="00125001">
        <w:trPr>
          <w:trHeight w:val="20"/>
        </w:trPr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5DE430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20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07F6F5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99CF99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BDFC11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7C100F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810143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ASIA A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1A642C" w14:textId="3CEFD82A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8 </w:t>
            </w:r>
            <w:proofErr w:type="spellStart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wk</w:t>
            </w:r>
            <w:proofErr w:type="spellEnd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, 3/wk., intervals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81B6FD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CO 80% of peak, L/min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55DAEE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12.4 ± 1.9</w:t>
            </w:r>
          </w:p>
        </w:tc>
        <w:tc>
          <w:tcPr>
            <w:tcW w:w="2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BCC032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↑ 27%, </w:t>
            </w:r>
            <w:r w:rsidRPr="00C13E9C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US" w:eastAsia="fr-FR"/>
              </w:rPr>
              <w:t xml:space="preserve">P 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&lt; 0.05</w:t>
            </w:r>
          </w:p>
        </w:tc>
      </w:tr>
      <w:tr w:rsidR="007150FF" w:rsidRPr="00C13E9C" w14:paraId="730A8971" w14:textId="77777777" w:rsidTr="00125001">
        <w:trPr>
          <w:trHeight w:val="20"/>
        </w:trPr>
        <w:tc>
          <w:tcPr>
            <w:tcW w:w="147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5821E6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2060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194DF2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43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D00B23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482FD6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5FCA6E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E5C5CF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255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AE28CF5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Single breath acetylene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468F63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SV 80% of peak, ml/beat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F79085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77.7 ± 9.9</w:t>
            </w:r>
          </w:p>
        </w:tc>
        <w:tc>
          <w:tcPr>
            <w:tcW w:w="229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702A11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↑ 33%, </w:t>
            </w:r>
            <w:r w:rsidRPr="00C13E9C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US" w:eastAsia="fr-FR"/>
              </w:rPr>
              <w:t xml:space="preserve">P 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&lt; 0.05</w:t>
            </w:r>
          </w:p>
        </w:tc>
      </w:tr>
      <w:tr w:rsidR="007150FF" w:rsidRPr="00C13E9C" w14:paraId="0D065D70" w14:textId="77777777" w:rsidTr="00125001">
        <w:trPr>
          <w:trHeight w:val="20"/>
        </w:trPr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47A7E3" w14:textId="0BAC6570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 w:eastAsia="fr-FR"/>
              </w:rPr>
              <w:t>Milia, 2014</w:t>
            </w:r>
            <w:hyperlink w:anchor="_ENREF_54" w:tooltip="Milia, 2014 #164" w:history="1"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fldChar w:fldCharType="begin">
                  <w:fldData xml:space="preserve">PEVuZE5vdGU+PENpdGU+PEF1dGhvcj5NaWxpYTwvQXV0aG9yPjxZZWFyPjIwMTQ8L1llYXI+PFJl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</w:fldData>
                </w:fldChar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instrText xml:space="preserve"> ADDIN EN.CITE </w:instrText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fldChar w:fldCharType="begin">
                  <w:fldData xml:space="preserve">PEVuZE5vdGU+PENpdGU+PEF1dGhvcj5NaWxpYTwvQXV0aG9yPjxZZWFyPjIwMTQ8L1llYXI+PFJl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</w:fldData>
                </w:fldChar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instrText xml:space="preserve"> ADDIN EN.CITE.DATA </w:instrText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fldChar w:fldCharType="end"/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fldChar w:fldCharType="separate"/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noProof/>
                  <w:color w:val="000000"/>
                  <w:sz w:val="20"/>
                  <w:szCs w:val="20"/>
                  <w:vertAlign w:val="superscript"/>
                  <w:lang w:val="en-US" w:eastAsia="fr-FR"/>
                </w:rPr>
                <w:t>54</w:t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fldChar w:fldCharType="end"/>
              </w:r>
            </w:hyperlink>
          </w:p>
        </w:tc>
        <w:tc>
          <w:tcPr>
            <w:tcW w:w="2060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00A8C6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Arm crank</w:t>
            </w: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5790C4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598B12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41 ± 1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38D92C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5-1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F0708E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T4–L1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1AF64A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Uncontrolled study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6754B8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VO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  <w:lang w:val="en-US" w:eastAsia="fr-FR"/>
              </w:rPr>
              <w:t>2peak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, L/min 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29D689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1.4 ± 0.2</w:t>
            </w:r>
          </w:p>
        </w:tc>
        <w:tc>
          <w:tcPr>
            <w:tcW w:w="2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180862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↑ 11%, </w:t>
            </w:r>
            <w:r w:rsidRPr="00C13E9C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US" w:eastAsia="fr-FR"/>
              </w:rPr>
              <w:t>P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 &lt; 0.05</w:t>
            </w:r>
          </w:p>
        </w:tc>
      </w:tr>
      <w:tr w:rsidR="007150FF" w:rsidRPr="00C13E9C" w14:paraId="2BCCEA08" w14:textId="77777777" w:rsidTr="00125001">
        <w:trPr>
          <w:trHeight w:val="20"/>
        </w:trPr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3B5041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20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829ACB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7914AA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1AC36D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C82E98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B0831E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ASIA A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A2E026" w14:textId="18B8A9FF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1 </w:t>
            </w:r>
            <w:proofErr w:type="spellStart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yr</w:t>
            </w:r>
            <w:proofErr w:type="spellEnd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 / 3-5h /</w:t>
            </w:r>
            <w:proofErr w:type="spellStart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wk</w:t>
            </w:r>
            <w:proofErr w:type="spellEnd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, 60%Wmax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7E123C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∆CO post Ischemia, mL/min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8E482A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220 ± 745</w:t>
            </w:r>
          </w:p>
        </w:tc>
        <w:tc>
          <w:tcPr>
            <w:tcW w:w="2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7327DC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↑ 247%, </w:t>
            </w:r>
            <w:r w:rsidRPr="00C13E9C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US" w:eastAsia="fr-FR"/>
              </w:rPr>
              <w:t xml:space="preserve">P 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&lt; 0.05</w:t>
            </w:r>
          </w:p>
        </w:tc>
      </w:tr>
      <w:tr w:rsidR="007150FF" w:rsidRPr="00C13E9C" w14:paraId="14A4A105" w14:textId="77777777" w:rsidTr="00125001">
        <w:trPr>
          <w:trHeight w:val="20"/>
        </w:trPr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3AF6D7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20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1C9050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D930CB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31AC85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B43CCF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8DD0E1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930F00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Impedance cardiography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B31C82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∆VFR post Ischemia, mL/sec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599932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−15 ± 35</w:t>
            </w:r>
          </w:p>
        </w:tc>
        <w:tc>
          <w:tcPr>
            <w:tcW w:w="2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56D134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↑ to +51 ± 50</w:t>
            </w:r>
          </w:p>
        </w:tc>
      </w:tr>
      <w:tr w:rsidR="007150FF" w:rsidRPr="00C13E9C" w14:paraId="2DD82ADD" w14:textId="77777777" w:rsidTr="00125001">
        <w:trPr>
          <w:trHeight w:val="20"/>
        </w:trPr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C1EA3A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2060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436965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eastAsia="fr-FR"/>
              </w:rPr>
              <w:t> </w:t>
            </w: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2F159E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5D24A5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53840B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FD5304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66A30E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Resting post-ischemia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8A51C9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70760B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6D5EBB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</w:tr>
      <w:tr w:rsidR="007150FF" w:rsidRPr="00C13E9C" w14:paraId="59BFC0D5" w14:textId="77777777" w:rsidTr="00125001">
        <w:trPr>
          <w:trHeight w:val="380"/>
        </w:trPr>
        <w:tc>
          <w:tcPr>
            <w:tcW w:w="3124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F12EBC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val="en-US" w:eastAsia="fr-FR"/>
              </w:rPr>
              <w:t>Autonomic function</w:t>
            </w:r>
            <w:r w:rsidRPr="00C13E9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eastAsia="fr-FR"/>
              </w:rPr>
              <w:t> </w:t>
            </w:r>
          </w:p>
        </w:tc>
        <w:tc>
          <w:tcPr>
            <w:tcW w:w="4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9AC2F5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eastAsia="fr-FR"/>
              </w:rPr>
              <w:t> </w:t>
            </w:r>
          </w:p>
        </w:tc>
        <w:tc>
          <w:tcPr>
            <w:tcW w:w="43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35F09E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eastAsia="fr-FR"/>
              </w:rPr>
              <w:t> </w:t>
            </w:r>
          </w:p>
        </w:tc>
        <w:tc>
          <w:tcPr>
            <w:tcW w:w="85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5CBF67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eastAsia="fr-FR"/>
              </w:rPr>
              <w:t> </w:t>
            </w:r>
          </w:p>
        </w:tc>
        <w:tc>
          <w:tcPr>
            <w:tcW w:w="85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27C2BD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eastAsia="fr-FR"/>
              </w:rPr>
              <w:t> </w:t>
            </w:r>
          </w:p>
        </w:tc>
        <w:tc>
          <w:tcPr>
            <w:tcW w:w="99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668AEE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eastAsia="fr-FR"/>
              </w:rPr>
              <w:t> </w:t>
            </w:r>
          </w:p>
        </w:tc>
        <w:tc>
          <w:tcPr>
            <w:tcW w:w="255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EC7DC3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eastAsia="fr-FR"/>
              </w:rPr>
              <w:t> </w:t>
            </w:r>
          </w:p>
        </w:tc>
        <w:tc>
          <w:tcPr>
            <w:tcW w:w="269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A18F9D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eastAsia="fr-FR"/>
              </w:rPr>
              <w:t> </w:t>
            </w:r>
          </w:p>
        </w:tc>
        <w:tc>
          <w:tcPr>
            <w:tcW w:w="110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0F3FF2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eastAsia="fr-FR"/>
              </w:rPr>
              <w:t> </w:t>
            </w:r>
          </w:p>
        </w:tc>
        <w:tc>
          <w:tcPr>
            <w:tcW w:w="2297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14EC72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eastAsia="fr-FR"/>
              </w:rPr>
              <w:t> </w:t>
            </w:r>
          </w:p>
        </w:tc>
      </w:tr>
      <w:tr w:rsidR="007150FF" w:rsidRPr="00C13E9C" w14:paraId="29A5D232" w14:textId="77777777" w:rsidTr="00125001">
        <w:trPr>
          <w:trHeight w:val="20"/>
        </w:trPr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55890A" w14:textId="330AF388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 w:eastAsia="fr-FR"/>
              </w:rPr>
              <w:t>Stevens, 2015</w:t>
            </w:r>
            <w:hyperlink w:anchor="_ENREF_55" w:tooltip="Stevens, 2015 #274" w:history="1"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fldChar w:fldCharType="begin"/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instrText xml:space="preserve"> ADDIN EN.CITE &lt;EndNote&gt;&lt;Cite&gt;&lt;Author&gt;Stevens&lt;/Author&gt;&lt;Year&gt;2015&lt;/Year&gt;&lt;RecNum&gt;274&lt;/RecNum&gt;&lt;DisplayText&gt;&lt;style face="superscript"&gt;55&lt;/style&gt;&lt;/DisplayText&gt;&lt;record&gt;&lt;rec-number&gt;274&lt;/rec-number&gt;&lt;foreign-keys&gt;&lt;key app="EN" db-id="ed2ttx50os5dttevad75d5xf9wxs2za225z9" timestamp="1591300155"&gt;274&lt;/key&gt;&lt;/foreign-keys&gt;&lt;ref-type name="Journal Article"&gt;17&lt;/ref-type&gt;&lt;contributors&gt;&lt;authors&gt;&lt;author&gt;Stevens, S. L.&lt;/author&gt;&lt;author&gt;Caputo, J. L.&lt;/author&gt;&lt;author&gt;Fuller, D. K.&lt;/author&gt;&lt;author&gt;Morgan, D. W.&lt;/author&gt;&lt;/authors&gt;&lt;/contributors&gt;&lt;titles&gt;&lt;title&gt;Effects of underwater treadmill training on leg strength, balance, and walking performance in adults with incomplete spinal cord injury&lt;/title&gt;&lt;secondary-title&gt;J Spinal Cord Med&lt;/secondary-title&gt;&lt;/titles&gt;&lt;pages&gt;91-101&lt;/pages&gt;&lt;volume&gt;38&lt;/volume&gt;&lt;number&gt;1&lt;/number&gt;&lt;edition&gt;2014/06/28&lt;/edition&gt;&lt;keywords&gt;&lt;keyword&gt;Adult&lt;/keyword&gt;&lt;keyword&gt;Exercise Therapy/*methods&lt;/keyword&gt;&lt;keyword&gt;Female&lt;/keyword&gt;&lt;keyword&gt;Humans&lt;/keyword&gt;&lt;keyword&gt;Leg/physiology&lt;/keyword&gt;&lt;keyword&gt;Male&lt;/keyword&gt;&lt;keyword&gt;Middle Aged&lt;/keyword&gt;&lt;keyword&gt;*Muscle Strength&lt;/keyword&gt;&lt;keyword&gt;*Postural Balance&lt;/keyword&gt;&lt;keyword&gt;Spinal Cord Injuries/*rehabilitation&lt;/keyword&gt;&lt;keyword&gt;*Walking&lt;/keyword&gt;&lt;/keywords&gt;&lt;dates&gt;&lt;year&gt;2015&lt;/year&gt;&lt;pub-dates&gt;&lt;date&gt;Jan&lt;/date&gt;&lt;/pub-dates&gt;&lt;/dates&gt;&lt;isbn&gt;2045-7723 (Electronic)&amp;#xD;1079-0268 (Linking)&lt;/isbn&gt;&lt;accession-num&gt;24969269&lt;/accession-num&gt;&lt;urls&gt;&lt;related-urls&gt;&lt;url&gt;http://www.ncbi.nlm.nih.gov/pubmed/24969269&lt;/url&gt;&lt;/related-urls&gt;&lt;/urls&gt;&lt;custom2&gt;4293539&lt;/custom2&gt;&lt;electronic-resource-num&gt;10.1179/2045772314Y.0000000217&lt;/electronic-resource-num&gt;&lt;language&gt;eng&lt;/language&gt;&lt;/record&gt;&lt;/Cite&gt;&lt;/EndNote&gt;</w:instrText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fldChar w:fldCharType="separate"/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noProof/>
                  <w:color w:val="000000"/>
                  <w:sz w:val="20"/>
                  <w:szCs w:val="20"/>
                  <w:vertAlign w:val="superscript"/>
                  <w:lang w:val="en-US" w:eastAsia="fr-FR"/>
                </w:rPr>
                <w:t>55</w:t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fldChar w:fldCharType="end"/>
              </w:r>
            </w:hyperlink>
          </w:p>
        </w:tc>
        <w:tc>
          <w:tcPr>
            <w:tcW w:w="20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77206B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Submerged</w:t>
            </w: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239644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1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48900A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48 ± 1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CA813D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5 ± 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CCBE13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C4-L2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A4D297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Uncontrolled study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2FD613" w14:textId="2749D464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HR </w:t>
            </w:r>
            <w:proofErr w:type="spellStart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w</w:t>
            </w:r>
            <w:r w:rsidR="006B7D1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k</w:t>
            </w:r>
            <w:proofErr w:type="spellEnd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 2/3, </w:t>
            </w:r>
            <w:r w:rsidR="006B7D1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bp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m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349454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102 (93-115)</w:t>
            </w:r>
          </w:p>
        </w:tc>
        <w:tc>
          <w:tcPr>
            <w:tcW w:w="2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2B5D44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↓7% d6 vs. d1, </w:t>
            </w:r>
            <w:r w:rsidRPr="00C13E9C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US" w:eastAsia="fr-FR"/>
              </w:rPr>
              <w:t>P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 &lt; .001</w:t>
            </w:r>
          </w:p>
        </w:tc>
      </w:tr>
      <w:tr w:rsidR="007150FF" w:rsidRPr="00C13E9C" w14:paraId="6D977022" w14:textId="77777777" w:rsidTr="00125001">
        <w:trPr>
          <w:trHeight w:val="20"/>
        </w:trPr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7D8F7F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20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F6D1FB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treadmill</w:t>
            </w: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E251AA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63CB8A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842C60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A71E09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ASIA C-D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384432" w14:textId="5844A94F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8 </w:t>
            </w:r>
            <w:proofErr w:type="spellStart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wk</w:t>
            </w:r>
            <w:proofErr w:type="spellEnd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, 3x/wk., 15-24'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9CEEA2" w14:textId="1A502DBD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HR </w:t>
            </w:r>
            <w:proofErr w:type="spellStart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wk</w:t>
            </w:r>
            <w:proofErr w:type="spellEnd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 4/5, b</w:t>
            </w:r>
            <w:r w:rsidR="006B7D1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p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m (&gt; speed)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7B86BC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118 (108-126)</w:t>
            </w:r>
          </w:p>
        </w:tc>
        <w:tc>
          <w:tcPr>
            <w:tcW w:w="2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EC9184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↓14% d6 vs. d1, </w:t>
            </w:r>
            <w:r w:rsidRPr="00C13E9C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US" w:eastAsia="fr-FR"/>
              </w:rPr>
              <w:t>P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 &lt; .001</w:t>
            </w:r>
          </w:p>
        </w:tc>
      </w:tr>
      <w:tr w:rsidR="007150FF" w:rsidRPr="00C13E9C" w14:paraId="5F059EC1" w14:textId="77777777" w:rsidTr="00125001">
        <w:trPr>
          <w:trHeight w:val="20"/>
        </w:trPr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B5B9DE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2060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A85AAF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eastAsia="fr-FR"/>
              </w:rPr>
              <w:t> </w:t>
            </w: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ABA7AA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4C1886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559881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C8862B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D022BF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Chest monitor last 15"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D1CE6E" w14:textId="7EB5E01D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HR </w:t>
            </w:r>
            <w:proofErr w:type="spellStart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wk</w:t>
            </w:r>
            <w:proofErr w:type="spellEnd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 6/7, </w:t>
            </w:r>
            <w:proofErr w:type="gramStart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b</w:t>
            </w:r>
            <w:r w:rsidR="006B7D1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p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m  (</w:t>
            </w:r>
            <w:proofErr w:type="gramEnd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&gt;&gt; speed)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E93205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126 (121-138)</w:t>
            </w:r>
          </w:p>
        </w:tc>
        <w:tc>
          <w:tcPr>
            <w:tcW w:w="2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30BE68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↓ 17</w:t>
            </w:r>
            <w:proofErr w:type="gramStart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%  d</w:t>
            </w:r>
            <w:proofErr w:type="gramEnd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6 vs. d1, </w:t>
            </w:r>
            <w:r w:rsidRPr="00C13E9C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US" w:eastAsia="fr-FR"/>
              </w:rPr>
              <w:t>P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 &lt; .001</w:t>
            </w:r>
          </w:p>
        </w:tc>
      </w:tr>
      <w:tr w:rsidR="007150FF" w:rsidRPr="00C13E9C" w14:paraId="7D9B3DC0" w14:textId="77777777" w:rsidTr="00125001">
        <w:trPr>
          <w:trHeight w:val="413"/>
        </w:trPr>
        <w:tc>
          <w:tcPr>
            <w:tcW w:w="5670" w:type="dxa"/>
            <w:gridSpan w:val="6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A83F6E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val="en-US"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val="en-US" w:eastAsia="fr-FR"/>
              </w:rPr>
              <w:lastRenderedPageBreak/>
              <w:t>Cardiovascular function and blood markers of cardiovascular risk </w:t>
            </w:r>
          </w:p>
        </w:tc>
        <w:tc>
          <w:tcPr>
            <w:tcW w:w="99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965FB0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val="en-US"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val="en-US" w:eastAsia="fr-FR"/>
              </w:rPr>
              <w:t> </w:t>
            </w:r>
          </w:p>
        </w:tc>
        <w:tc>
          <w:tcPr>
            <w:tcW w:w="255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E1BF2C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val="en-US"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val="en-US" w:eastAsia="fr-FR"/>
              </w:rPr>
              <w:t> </w:t>
            </w:r>
          </w:p>
        </w:tc>
        <w:tc>
          <w:tcPr>
            <w:tcW w:w="269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6FEBD5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val="en-US"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val="en-US" w:eastAsia="fr-FR"/>
              </w:rPr>
              <w:t> </w:t>
            </w:r>
          </w:p>
        </w:tc>
        <w:tc>
          <w:tcPr>
            <w:tcW w:w="110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B6ECC5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val="en-US"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val="en-US" w:eastAsia="fr-FR"/>
              </w:rPr>
              <w:t> </w:t>
            </w:r>
          </w:p>
        </w:tc>
        <w:tc>
          <w:tcPr>
            <w:tcW w:w="2297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A629B8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val="en-US"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70C0"/>
                <w:sz w:val="20"/>
                <w:szCs w:val="20"/>
                <w:lang w:val="en-US" w:eastAsia="fr-FR"/>
              </w:rPr>
              <w:t> </w:t>
            </w:r>
          </w:p>
        </w:tc>
      </w:tr>
      <w:tr w:rsidR="007150FF" w:rsidRPr="00C13E9C" w14:paraId="63855B66" w14:textId="77777777" w:rsidTr="00125001">
        <w:trPr>
          <w:trHeight w:val="20"/>
        </w:trPr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9CDAA6" w14:textId="19186AE1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 w:eastAsia="fr-FR"/>
              </w:rPr>
              <w:t>Griffin, 2009</w:t>
            </w:r>
            <w:hyperlink w:anchor="_ENREF_56" w:tooltip="Griffin, 2009 #229" w:history="1"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fldChar w:fldCharType="begin">
                  <w:fldData xml:space="preserve">PEVuZE5vdGU+PENpdGU+PEF1dGhvcj5HcmlmZmluPC9BdXRob3I+PFllYXI+MjAwOTwvWWVhcj48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</w:fldData>
                </w:fldChar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instrText xml:space="preserve"> ADDIN EN.CITE </w:instrText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fldChar w:fldCharType="begin">
                  <w:fldData xml:space="preserve">PEVuZE5vdGU+PENpdGU+PEF1dGhvcj5HcmlmZmluPC9BdXRob3I+PFllYXI+MjAwOTwvWWVhcj48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</w:fldData>
                </w:fldChar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instrText xml:space="preserve"> ADDIN EN.CITE.DATA </w:instrText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fldChar w:fldCharType="end"/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fldChar w:fldCharType="separate"/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noProof/>
                  <w:color w:val="000000"/>
                  <w:sz w:val="20"/>
                  <w:szCs w:val="20"/>
                  <w:vertAlign w:val="superscript"/>
                  <w:lang w:val="en-US" w:eastAsia="fr-FR"/>
                </w:rPr>
                <w:t>56</w:t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fldChar w:fldCharType="end"/>
              </w:r>
            </w:hyperlink>
          </w:p>
        </w:tc>
        <w:tc>
          <w:tcPr>
            <w:tcW w:w="20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7CDB5C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FES cycling</w:t>
            </w: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F83615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1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3F9F6B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40 ± 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D392E7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11 ± 3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B78940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C4-T7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19344A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Uncontrolled study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F7E522" w14:textId="4C233A15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Total Chol</w:t>
            </w:r>
            <w:r w:rsidR="006B7D1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,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 mg/dl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1E12B5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157.9 ± 6.3</w:t>
            </w:r>
          </w:p>
        </w:tc>
        <w:tc>
          <w:tcPr>
            <w:tcW w:w="2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C07CED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No change</w:t>
            </w:r>
          </w:p>
        </w:tc>
      </w:tr>
      <w:tr w:rsidR="007150FF" w:rsidRPr="00C13E9C" w14:paraId="5AF8D37D" w14:textId="77777777" w:rsidTr="00125001">
        <w:trPr>
          <w:trHeight w:val="20"/>
        </w:trPr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1046F4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20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7EAB86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8705F4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FC260D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4C9459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E3C2B8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B1E303" w14:textId="66991DA5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10 </w:t>
            </w:r>
            <w:proofErr w:type="spellStart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wk</w:t>
            </w:r>
            <w:proofErr w:type="spellEnd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, 2-3/wk., 30'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5EBF96" w14:textId="60EC6720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HDL-C, mg/dl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E89AA2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34.2 ± 2.0</w:t>
            </w:r>
          </w:p>
        </w:tc>
        <w:tc>
          <w:tcPr>
            <w:tcW w:w="2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811B16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↓11% </w:t>
            </w:r>
            <w:r w:rsidRPr="00C13E9C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US" w:eastAsia="fr-FR"/>
              </w:rPr>
              <w:t xml:space="preserve">P 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&lt; .05</w:t>
            </w:r>
          </w:p>
        </w:tc>
      </w:tr>
      <w:tr w:rsidR="007150FF" w:rsidRPr="00C13E9C" w14:paraId="3D491AF4" w14:textId="77777777" w:rsidTr="00125001">
        <w:trPr>
          <w:trHeight w:val="20"/>
        </w:trPr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D63A9B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20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92F7C5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380188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9F8465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A6BCD5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A6FC50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2A6719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Blood samples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C20259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IL-6, </w:t>
            </w:r>
            <w:proofErr w:type="spellStart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pg</w:t>
            </w:r>
            <w:proofErr w:type="spellEnd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/ml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E0E920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4.91 ± 1.10</w:t>
            </w:r>
          </w:p>
        </w:tc>
        <w:tc>
          <w:tcPr>
            <w:tcW w:w="2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5C2D77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↓22% </w:t>
            </w:r>
            <w:r w:rsidRPr="00C13E9C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US" w:eastAsia="fr-FR"/>
              </w:rPr>
              <w:t xml:space="preserve">P 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&lt; .05</w:t>
            </w:r>
          </w:p>
        </w:tc>
      </w:tr>
      <w:tr w:rsidR="007150FF" w:rsidRPr="00C13E9C" w14:paraId="133FE91E" w14:textId="77777777" w:rsidTr="00125001">
        <w:trPr>
          <w:trHeight w:val="20"/>
        </w:trPr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9BCBB2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20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E24953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23D0F1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137495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6C5977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B0DBD4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EE5DA9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8BE9CB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TNF-α, </w:t>
            </w:r>
            <w:proofErr w:type="spellStart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pg</w:t>
            </w:r>
            <w:proofErr w:type="spellEnd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/ml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9502F0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11.8 ± 0.6</w:t>
            </w:r>
          </w:p>
        </w:tc>
        <w:tc>
          <w:tcPr>
            <w:tcW w:w="2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9E8423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↓4% </w:t>
            </w:r>
            <w:r w:rsidRPr="00C13E9C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US" w:eastAsia="fr-FR"/>
              </w:rPr>
              <w:t xml:space="preserve">P 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&lt; .05</w:t>
            </w:r>
          </w:p>
        </w:tc>
      </w:tr>
      <w:tr w:rsidR="007150FF" w:rsidRPr="00C13E9C" w14:paraId="413CCECE" w14:textId="77777777" w:rsidTr="00125001">
        <w:trPr>
          <w:trHeight w:val="20"/>
        </w:trPr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DED26F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2060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3B9816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43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463A77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3DC319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723DB9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B6990E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255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1A866E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A3E35C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CRP, mg/L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55F924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15.9 ± 1.5</w:t>
            </w:r>
          </w:p>
        </w:tc>
        <w:tc>
          <w:tcPr>
            <w:tcW w:w="229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43C72D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↓19% </w:t>
            </w:r>
            <w:r w:rsidRPr="00C13E9C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US" w:eastAsia="fr-FR"/>
              </w:rPr>
              <w:t xml:space="preserve">P 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&lt; .05</w:t>
            </w:r>
          </w:p>
        </w:tc>
      </w:tr>
      <w:tr w:rsidR="007150FF" w:rsidRPr="00C13E9C" w14:paraId="0FE6D312" w14:textId="77777777" w:rsidTr="00125001">
        <w:trPr>
          <w:trHeight w:val="20"/>
        </w:trPr>
        <w:tc>
          <w:tcPr>
            <w:tcW w:w="147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D69D49" w14:textId="0A97D81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 w:eastAsia="fr-FR"/>
              </w:rPr>
              <w:t>Hubli, 2014</w:t>
            </w:r>
            <w:hyperlink w:anchor="_ENREF_73" w:tooltip="Hubli, 2014 #249" w:history="1"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fldChar w:fldCharType="begin"/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instrText xml:space="preserve"> ADDIN EN.CITE &lt;EndNote&gt;&lt;Cite&gt;&lt;Author&gt;Hubli&lt;/Author&gt;&lt;Year&gt;2014&lt;/Year&gt;&lt;RecNum&gt;249&lt;/RecNum&gt;&lt;DisplayText&gt;&lt;style face="superscript"&gt;73&lt;/style&gt;&lt;/DisplayText&gt;&lt;record&gt;&lt;rec-number&gt;249&lt;/rec-number&gt;&lt;foreign-keys&gt;&lt;key app="EN" db-id="ed2ttx50os5dttevad75d5xf9wxs2za225z9" timestamp="1591297248"&gt;249&lt;/key&gt;&lt;/foreign-keys&gt;&lt;ref-type name="Journal Article"&gt;17&lt;/ref-type&gt;&lt;contributors&gt;&lt;authors&gt;&lt;author&gt;Hubli, M.&lt;/author&gt;&lt;author&gt;Currie, K. D.&lt;/author&gt;&lt;author&gt;West, C. R.&lt;/author&gt;&lt;author&gt;Gee, C. M.&lt;/author&gt;&lt;author&gt;Krassioukov, A. V.&lt;/author&gt;&lt;/authors&gt;&lt;/contributors&gt;&lt;titles&gt;&lt;title&gt;Physical exercise improves arterial stiffness after spinal cord injury&lt;/title&gt;&lt;secondary-title&gt;J Spinal Cord Med&lt;/secondary-title&gt;&lt;/titles&gt;&lt;pages&gt;782-5&lt;/pages&gt;&lt;volume&gt;37&lt;/volume&gt;&lt;number&gt;6&lt;/number&gt;&lt;edition&gt;2014/07/01&lt;/edition&gt;&lt;keywords&gt;&lt;keyword&gt;Adult&lt;/keyword&gt;&lt;keyword&gt;Blood Pressure/physiology&lt;/keyword&gt;&lt;keyword&gt;*Exercise&lt;/keyword&gt;&lt;keyword&gt;Female&lt;/keyword&gt;&lt;keyword&gt;Heart Rate/physiology&lt;/keyword&gt;&lt;keyword&gt;Humans&lt;/keyword&gt;&lt;keyword&gt;Male&lt;/keyword&gt;&lt;keyword&gt;Middle Aged&lt;/keyword&gt;&lt;keyword&gt;Pulse Wave Analysis&lt;/keyword&gt;&lt;keyword&gt;Spinal Cord Injuries/*physiopathology/*rehabilitation&lt;/keyword&gt;&lt;keyword&gt;Vascular Stiffness/*physiology&lt;/keyword&gt;&lt;keyword&gt;Young Adult&lt;/keyword&gt;&lt;/keywords&gt;&lt;dates&gt;&lt;year&gt;2014&lt;/year&gt;&lt;pub-dates&gt;&lt;date&gt;Nov&lt;/date&gt;&lt;/pub-dates&gt;&lt;/dates&gt;&lt;isbn&gt;1079-0268 (Print)&amp;#xD;1079-0268 (Linking)&lt;/isbn&gt;&lt;accession-num&gt;24976366&lt;/accession-num&gt;&lt;urls&gt;&lt;related-urls&gt;&lt;url&gt;http://www.ncbi.nlm.nih.gov/pubmed/24976366&lt;/url&gt;&lt;/related-urls&gt;&lt;/urls&gt;&lt;custom2&gt;4231967&lt;/custom2&gt;&lt;electronic-resource-num&gt;10.1179/2045772314Y.0000000232&lt;/electronic-resource-num&gt;&lt;language&gt;eng&lt;/language&gt;&lt;/record&gt;&lt;/Cite&gt;&lt;/EndNote&gt;</w:instrText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fldChar w:fldCharType="separate"/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noProof/>
                  <w:color w:val="000000"/>
                  <w:sz w:val="20"/>
                  <w:szCs w:val="20"/>
                  <w:vertAlign w:val="superscript"/>
                  <w:lang w:val="en-US" w:eastAsia="fr-FR"/>
                </w:rPr>
                <w:t>73</w:t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fldChar w:fldCharType="end"/>
              </w:r>
            </w:hyperlink>
          </w:p>
        </w:tc>
        <w:tc>
          <w:tcPr>
            <w:tcW w:w="2060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5CDB4D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Elite hand-cycle</w:t>
            </w: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55F463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1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8D4484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41 ± 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8A71E4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19 ± 6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400DED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C2–T5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62E543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Cross-sectional comparison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01FC9A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Aortic PWV, m/sec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4481CD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8.7 ± 2.5</w:t>
            </w:r>
          </w:p>
        </w:tc>
        <w:tc>
          <w:tcPr>
            <w:tcW w:w="2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3477DA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&lt; 21% in athletes, </w:t>
            </w:r>
            <w:r w:rsidRPr="00C13E9C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US" w:eastAsia="fr-FR"/>
              </w:rPr>
              <w:t xml:space="preserve">P 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=.04</w:t>
            </w:r>
          </w:p>
        </w:tc>
      </w:tr>
      <w:tr w:rsidR="007150FF" w:rsidRPr="00C13E9C" w14:paraId="6763171D" w14:textId="77777777" w:rsidTr="00125001">
        <w:trPr>
          <w:trHeight w:val="20"/>
        </w:trPr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3C0A2B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20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5EE90B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Non-elite</w:t>
            </w: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1F012B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1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7CB4F9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42 ± 1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3792F1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17 ± 11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0D0344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C4-T3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4307C4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17 ± 4 vs. 1 ± 2 h/wk.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8DCFA7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Resting supine MAP, mmHg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64379F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91 ± 19</w:t>
            </w:r>
          </w:p>
        </w:tc>
        <w:tc>
          <w:tcPr>
            <w:tcW w:w="2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B6B5A3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NS ≠ in trained (81 ± 10)</w:t>
            </w:r>
          </w:p>
        </w:tc>
      </w:tr>
      <w:tr w:rsidR="007150FF" w:rsidRPr="00C13E9C" w14:paraId="7CA5ED11" w14:textId="77777777" w:rsidTr="00125001">
        <w:trPr>
          <w:trHeight w:val="20"/>
        </w:trPr>
        <w:tc>
          <w:tcPr>
            <w:tcW w:w="147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7A98C3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eastAsia="fr-FR"/>
              </w:rPr>
              <w:t> </w:t>
            </w:r>
          </w:p>
        </w:tc>
        <w:tc>
          <w:tcPr>
            <w:tcW w:w="2060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4359E3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eastAsia="fr-FR"/>
              </w:rPr>
              <w:t> </w:t>
            </w:r>
          </w:p>
        </w:tc>
        <w:tc>
          <w:tcPr>
            <w:tcW w:w="43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DC4CA2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eastAsia="fr-FR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749D5E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eastAsia="fr-FR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C61A08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eastAsia="fr-FR"/>
              </w:rPr>
              <w:t> 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E17A8D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eastAsia="fr-FR"/>
              </w:rPr>
              <w:t> </w:t>
            </w:r>
          </w:p>
        </w:tc>
        <w:tc>
          <w:tcPr>
            <w:tcW w:w="255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C273E4E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Applanation tonometry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8DE9F7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EDV 3’ post Ischemia, mL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5561F9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7.2 ± 22.2</w:t>
            </w:r>
          </w:p>
        </w:tc>
        <w:tc>
          <w:tcPr>
            <w:tcW w:w="229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9C84F8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↑ 370%</w:t>
            </w:r>
          </w:p>
        </w:tc>
      </w:tr>
      <w:tr w:rsidR="007150FF" w:rsidRPr="00C13E9C" w14:paraId="1DE9F35E" w14:textId="77777777" w:rsidTr="00125001">
        <w:trPr>
          <w:trHeight w:val="20"/>
        </w:trPr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849041" w14:textId="40C7E795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 w:eastAsia="fr-FR"/>
              </w:rPr>
              <w:t>Jeon, 2010</w:t>
            </w:r>
            <w:hyperlink w:anchor="_ENREF_62" w:tooltip="Jeon, 2010 #265" w:history="1"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fldChar w:fldCharType="begin"/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instrText xml:space="preserve"> ADDIN EN.CITE &lt;EndNote&gt;&lt;Cite&gt;&lt;Author&gt;Jeon&lt;/Author&gt;&lt;Year&gt;2010&lt;/Year&gt;&lt;RecNum&gt;265&lt;/RecNum&gt;&lt;DisplayText&gt;&lt;style face="superscript"&gt;62&lt;/style&gt;&lt;/DisplayText&gt;&lt;record&gt;&lt;rec-number&gt;265&lt;/rec-number&gt;&lt;foreign-keys&gt;&lt;key app="EN" db-id="ed2ttx50os5dttevad75d5xf9wxs2za225z9" timestamp="1591299221"&gt;265&lt;/key&gt;&lt;/foreign-keys&gt;&lt;ref-type name="Journal Article"&gt;17&lt;/ref-type&gt;&lt;contributors&gt;&lt;authors&gt;&lt;author&gt;Jeon, J. Y.&lt;/author&gt;&lt;author&gt;Hettinga, D.&lt;/author&gt;&lt;author&gt;Steadward, R. D.&lt;/author&gt;&lt;author&gt;Wheeler, G. D.&lt;/author&gt;&lt;author&gt;Bell, G.&lt;/author&gt;&lt;author&gt;Harber, V.&lt;/author&gt;&lt;/authors&gt;&lt;/contributors&gt;&lt;auth-address&gt;Steadward Center, University of Alberta, Edmonton, Canada. jjeon@yonsei.ac.kr&lt;/auth-address&gt;&lt;titles&gt;&lt;title&gt;Reduced plasma glucose and leptin after 12 weeks of functional electrical stimulation-rowing exercise training in spinal cord injury patients&lt;/title&gt;&lt;secondary-title&gt;Arch Phys Med Rehabil&lt;/secondary-title&gt;&lt;/titles&gt;&lt;pages&gt;1957-9&lt;/pages&gt;&lt;volume&gt;91&lt;/volume&gt;&lt;number&gt;12&lt;/number&gt;&lt;edition&gt;2010/11/30&lt;/edition&gt;&lt;keywords&gt;&lt;keyword&gt;Blood Glucose/*metabolism&lt;/keyword&gt;&lt;keyword&gt;Body Composition&lt;/keyword&gt;&lt;keyword&gt;*Electric Stimulation Therapy&lt;/keyword&gt;&lt;keyword&gt;Exercise Therapy/*methods&lt;/keyword&gt;&lt;keyword&gt;Humans&lt;/keyword&gt;&lt;keyword&gt;Insulin/blood&lt;/keyword&gt;&lt;keyword&gt;Leptin/*blood&lt;/keyword&gt;&lt;keyword&gt;Male&lt;/keyword&gt;&lt;keyword&gt;Middle Aged&lt;/keyword&gt;&lt;keyword&gt;Oxygen Consumption/physiology&lt;/keyword&gt;&lt;keyword&gt;Physical Fitness&lt;/keyword&gt;&lt;keyword&gt;Spinal Cord Injuries/physiopathology/*rehabilitation&lt;/keyword&gt;&lt;keyword&gt;Statistics, Nonparametric&lt;/keyword&gt;&lt;keyword&gt;Treatment Outcome&lt;/keyword&gt;&lt;/keywords&gt;&lt;dates&gt;&lt;year&gt;2010&lt;/year&gt;&lt;pub-dates&gt;&lt;date&gt;Dec&lt;/date&gt;&lt;/pub-dates&gt;&lt;/dates&gt;&lt;isbn&gt;1532-821X (Electronic)&amp;#xD;0003-9993 (Linking)&lt;/isbn&gt;&lt;accession-num&gt;21112441&lt;/accession-num&gt;&lt;urls&gt;&lt;related-urls&gt;&lt;url&gt;http://www.ncbi.nlm.nih.gov/pubmed/21112441&lt;/url&gt;&lt;/related-urls&gt;&lt;/urls&gt;&lt;electronic-resource-num&gt;10.1016/j.apmr.2010.08.024&amp;#xD;S0003-9993(10)00759-8 [pii]&lt;/electronic-resource-num&gt;&lt;language&gt;eng&lt;/language&gt;&lt;/record&gt;&lt;/Cite&gt;&lt;/EndNote&gt;</w:instrText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fldChar w:fldCharType="separate"/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noProof/>
                  <w:color w:val="000000"/>
                  <w:sz w:val="20"/>
                  <w:szCs w:val="20"/>
                  <w:vertAlign w:val="superscript"/>
                  <w:lang w:val="en-US" w:eastAsia="fr-FR"/>
                </w:rPr>
                <w:t>62</w:t>
              </w:r>
              <w:r w:rsidR="002403FC" w:rsidRPr="00C13E9C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0"/>
                  <w:szCs w:val="20"/>
                  <w:lang w:val="en-US" w:eastAsia="fr-FR"/>
                </w:rPr>
                <w:fldChar w:fldCharType="end"/>
              </w:r>
            </w:hyperlink>
          </w:p>
        </w:tc>
        <w:tc>
          <w:tcPr>
            <w:tcW w:w="20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9EB074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FES-rowing</w:t>
            </w: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E43DBD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214F35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48.6 ±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E86C09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NA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856F8F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T4-T10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159611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Uncontrolled study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2AF134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VO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  <w:lang w:val="en-US" w:eastAsia="fr-FR"/>
              </w:rPr>
              <w:t>2peak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, ml/min/kg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74285D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21.4 ± 1.23</w:t>
            </w:r>
          </w:p>
        </w:tc>
        <w:tc>
          <w:tcPr>
            <w:tcW w:w="2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3D54C5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↑ 8%, </w:t>
            </w:r>
            <w:r w:rsidRPr="00C13E9C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US" w:eastAsia="fr-FR"/>
              </w:rPr>
              <w:t xml:space="preserve">P 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&lt; .05</w:t>
            </w:r>
          </w:p>
        </w:tc>
      </w:tr>
      <w:tr w:rsidR="007150FF" w:rsidRPr="00C13E9C" w14:paraId="34451F4A" w14:textId="77777777" w:rsidTr="00125001">
        <w:trPr>
          <w:trHeight w:val="20"/>
        </w:trPr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2A22E8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20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89FC3D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9EA7D2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990047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AC673B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010830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A41DC3" w14:textId="0A3770B3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12 </w:t>
            </w:r>
            <w:proofErr w:type="spellStart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wk</w:t>
            </w:r>
            <w:proofErr w:type="spellEnd"/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, 3-4/wk., 30'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16934A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plasma glucose, mg/dL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1D425E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103.2 ± 6.8</w:t>
            </w:r>
          </w:p>
        </w:tc>
        <w:tc>
          <w:tcPr>
            <w:tcW w:w="2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87EABC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↓ 10%, </w:t>
            </w:r>
            <w:r w:rsidRPr="00C13E9C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US" w:eastAsia="fr-FR"/>
              </w:rPr>
              <w:t>P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 .28</w:t>
            </w:r>
          </w:p>
        </w:tc>
      </w:tr>
      <w:tr w:rsidR="007150FF" w:rsidRPr="00C13E9C" w14:paraId="56BA135A" w14:textId="77777777" w:rsidTr="00125001">
        <w:trPr>
          <w:trHeight w:val="20"/>
        </w:trPr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CE306C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20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249792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D78AF1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F9FD4A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76F37F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683378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8B3E63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Fasting blood samples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E533DA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plasma leptin, ng/dL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0334DF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6.9 ± 1.7</w:t>
            </w:r>
          </w:p>
        </w:tc>
        <w:tc>
          <w:tcPr>
            <w:tcW w:w="2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102076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↓ 28%, </w:t>
            </w:r>
            <w:r w:rsidRPr="00C13E9C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US" w:eastAsia="fr-FR"/>
              </w:rPr>
              <w:t>P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 .28</w:t>
            </w:r>
          </w:p>
        </w:tc>
      </w:tr>
      <w:tr w:rsidR="007150FF" w:rsidRPr="00C13E9C" w14:paraId="4837C645" w14:textId="77777777" w:rsidTr="00125001">
        <w:trPr>
          <w:trHeight w:val="20"/>
        </w:trPr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853E49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</w:p>
        </w:tc>
        <w:tc>
          <w:tcPr>
            <w:tcW w:w="20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B34127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D72559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C0994E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C62B3D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759E33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42D89A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7C701F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Fat mass, %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E64FEC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25.5 ± 1.8</w:t>
            </w:r>
          </w:p>
        </w:tc>
        <w:tc>
          <w:tcPr>
            <w:tcW w:w="2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94D18C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 xml:space="preserve">↓ 5%, </w:t>
            </w:r>
            <w:r w:rsidRPr="00C13E9C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US" w:eastAsia="fr-FR"/>
              </w:rPr>
              <w:t xml:space="preserve">P </w:t>
            </w: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= .07</w:t>
            </w:r>
          </w:p>
        </w:tc>
      </w:tr>
      <w:tr w:rsidR="007150FF" w:rsidRPr="00C13E9C" w14:paraId="03203881" w14:textId="77777777" w:rsidTr="00125001">
        <w:trPr>
          <w:trHeight w:val="20"/>
        </w:trPr>
        <w:tc>
          <w:tcPr>
            <w:tcW w:w="147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BE19D0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eastAsia="fr-FR"/>
              </w:rPr>
              <w:t> </w:t>
            </w:r>
          </w:p>
        </w:tc>
        <w:tc>
          <w:tcPr>
            <w:tcW w:w="2060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F104BE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43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4FF878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FBC86A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448CE3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DD960B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255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D1D299" w14:textId="77777777" w:rsidR="007150FF" w:rsidRPr="00C13E9C" w:rsidRDefault="007150FF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D893709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insulin sensitivity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112CFC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3.6 0.8</w:t>
            </w:r>
          </w:p>
        </w:tc>
        <w:tc>
          <w:tcPr>
            <w:tcW w:w="229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F79BC9" w14:textId="77777777" w:rsidR="007150FF" w:rsidRPr="00C13E9C" w:rsidRDefault="007150FF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C13E9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fr-FR"/>
              </w:rPr>
              <w:t>No change</w:t>
            </w:r>
          </w:p>
        </w:tc>
      </w:tr>
    </w:tbl>
    <w:p w14:paraId="06244F1C" w14:textId="77777777" w:rsidR="007150FF" w:rsidRPr="00C13E9C" w:rsidRDefault="007150FF" w:rsidP="007150FF">
      <w:pPr>
        <w:rPr>
          <w:rFonts w:ascii="Times New Roman" w:hAnsi="Times New Roman" w:cs="Times New Roman"/>
        </w:rPr>
      </w:pPr>
    </w:p>
    <w:p w14:paraId="39FB9906" w14:textId="4645B184" w:rsidR="007150FF" w:rsidRPr="00C13E9C" w:rsidRDefault="007150FF" w:rsidP="007150FF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C13E9C"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en-GB" w:eastAsia="fr-FR"/>
        </w:rPr>
        <w:t>Definition of abbreviation</w:t>
      </w:r>
      <w:r w:rsidRPr="00C13E9C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fr-FR"/>
        </w:rPr>
        <w:t xml:space="preserve">: </w:t>
      </w:r>
      <w:r w:rsidRPr="00C13E9C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fr-FR"/>
        </w:rPr>
        <w:t>ASIA,</w:t>
      </w:r>
      <w:r w:rsidRPr="00C13E9C">
        <w:rPr>
          <w:rFonts w:ascii="Times New Roman" w:hAnsi="Times New Roman" w:cs="Times New Roman"/>
          <w:sz w:val="24"/>
          <w:szCs w:val="24"/>
          <w:lang w:val="en-US"/>
        </w:rPr>
        <w:t xml:space="preserve"> American </w:t>
      </w:r>
      <w:r w:rsidR="00924230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C13E9C">
        <w:rPr>
          <w:rFonts w:ascii="Times New Roman" w:hAnsi="Times New Roman" w:cs="Times New Roman"/>
          <w:sz w:val="24"/>
          <w:szCs w:val="24"/>
          <w:lang w:val="en-US"/>
        </w:rPr>
        <w:t xml:space="preserve">pinal </w:t>
      </w:r>
      <w:r w:rsidR="00924230">
        <w:rPr>
          <w:rFonts w:ascii="Times New Roman" w:hAnsi="Times New Roman" w:cs="Times New Roman"/>
          <w:sz w:val="24"/>
          <w:szCs w:val="24"/>
          <w:lang w:val="en-US"/>
        </w:rPr>
        <w:t>I</w:t>
      </w:r>
      <w:r w:rsidRPr="00C13E9C">
        <w:rPr>
          <w:rFonts w:ascii="Times New Roman" w:hAnsi="Times New Roman" w:cs="Times New Roman"/>
          <w:sz w:val="24"/>
          <w:szCs w:val="24"/>
          <w:lang w:val="en-US"/>
        </w:rPr>
        <w:t xml:space="preserve">njury </w:t>
      </w:r>
      <w:r w:rsidR="00924230">
        <w:rPr>
          <w:rFonts w:ascii="Times New Roman" w:hAnsi="Times New Roman" w:cs="Times New Roman"/>
          <w:sz w:val="24"/>
          <w:szCs w:val="24"/>
          <w:lang w:val="en-US"/>
        </w:rPr>
        <w:t>A</w:t>
      </w:r>
      <w:r w:rsidRPr="00C13E9C">
        <w:rPr>
          <w:rFonts w:ascii="Times New Roman" w:hAnsi="Times New Roman" w:cs="Times New Roman"/>
          <w:sz w:val="24"/>
          <w:szCs w:val="24"/>
          <w:lang w:val="en-US"/>
        </w:rPr>
        <w:t xml:space="preserve">ssociation impairment scale; </w:t>
      </w:r>
      <w:proofErr w:type="spellStart"/>
      <w:r w:rsidRPr="00C13E9C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fr-FR"/>
        </w:rPr>
        <w:t>Bsl</w:t>
      </w:r>
      <w:proofErr w:type="spellEnd"/>
      <w:r w:rsidR="0092423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fr-FR"/>
        </w:rPr>
        <w:t>,</w:t>
      </w:r>
      <w:r w:rsidRPr="00C13E9C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fr-FR"/>
        </w:rPr>
        <w:t xml:space="preserve"> baseline</w:t>
      </w:r>
      <w:r w:rsidRPr="00C13E9C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  <w:r w:rsidRPr="00C13E9C">
        <w:rPr>
          <w:rFonts w:ascii="Times New Roman" w:hAnsi="Times New Roman" w:cs="Times New Roman"/>
          <w:sz w:val="24"/>
          <w:szCs w:val="24"/>
          <w:lang w:val="en-GB"/>
        </w:rPr>
        <w:t>CO</w:t>
      </w:r>
      <w:r w:rsidR="00924230">
        <w:rPr>
          <w:rFonts w:ascii="Times New Roman" w:hAnsi="Times New Roman" w:cs="Times New Roman"/>
          <w:sz w:val="24"/>
          <w:szCs w:val="24"/>
          <w:lang w:val="en-GB"/>
        </w:rPr>
        <w:t>,</w:t>
      </w:r>
      <w:r w:rsidRPr="00C13E9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924230">
        <w:rPr>
          <w:rFonts w:ascii="Times New Roman" w:hAnsi="Times New Roman" w:cs="Times New Roman"/>
          <w:sz w:val="24"/>
          <w:szCs w:val="24"/>
          <w:lang w:val="en-GB"/>
        </w:rPr>
        <w:t>c</w:t>
      </w:r>
      <w:r w:rsidRPr="00C13E9C">
        <w:rPr>
          <w:rFonts w:ascii="Times New Roman" w:hAnsi="Times New Roman" w:cs="Times New Roman"/>
          <w:sz w:val="24"/>
          <w:szCs w:val="24"/>
          <w:lang w:val="en-GB"/>
        </w:rPr>
        <w:t>ardiac output</w:t>
      </w:r>
      <w:r w:rsidRPr="00C13E9C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  <w:bookmarkStart w:id="2" w:name="_Hlk50373172"/>
      <w:r w:rsidRPr="00C13E9C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fr-FR"/>
        </w:rPr>
        <w:t>CRP, C reactive protein;</w:t>
      </w:r>
      <w:r w:rsidRPr="00C13E9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bookmarkEnd w:id="2"/>
      <w:r w:rsidRPr="00C13E9C">
        <w:rPr>
          <w:rFonts w:ascii="Times New Roman" w:hAnsi="Times New Roman" w:cs="Times New Roman"/>
          <w:sz w:val="24"/>
          <w:szCs w:val="24"/>
          <w:lang w:val="en-GB"/>
        </w:rPr>
        <w:t>EDV</w:t>
      </w:r>
      <w:r w:rsidR="00924230">
        <w:rPr>
          <w:rFonts w:ascii="Times New Roman" w:hAnsi="Times New Roman" w:cs="Times New Roman"/>
          <w:sz w:val="24"/>
          <w:szCs w:val="24"/>
          <w:lang w:val="en-GB"/>
        </w:rPr>
        <w:t>,</w:t>
      </w:r>
      <w:r w:rsidRPr="00C13E9C">
        <w:rPr>
          <w:rFonts w:ascii="Times New Roman" w:hAnsi="Times New Roman" w:cs="Times New Roman"/>
          <w:sz w:val="24"/>
          <w:szCs w:val="24"/>
          <w:lang w:val="en-GB"/>
        </w:rPr>
        <w:t xml:space="preserve"> end diastolic volume; </w:t>
      </w:r>
      <w:proofErr w:type="spellStart"/>
      <w:r w:rsidRPr="00C13E9C">
        <w:rPr>
          <w:rFonts w:ascii="Times New Roman" w:hAnsi="Times New Roman" w:cs="Times New Roman"/>
          <w:sz w:val="24"/>
          <w:szCs w:val="24"/>
          <w:lang w:val="en-GB"/>
        </w:rPr>
        <w:t>Gp</w:t>
      </w:r>
      <w:proofErr w:type="spellEnd"/>
      <w:r w:rsidRPr="00C13E9C">
        <w:rPr>
          <w:rFonts w:ascii="Times New Roman" w:hAnsi="Times New Roman" w:cs="Times New Roman"/>
          <w:sz w:val="24"/>
          <w:szCs w:val="24"/>
          <w:lang w:val="en-GB"/>
        </w:rPr>
        <w:t>, group;</w:t>
      </w:r>
      <w:r w:rsidRPr="00C13E9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13E9C">
        <w:rPr>
          <w:rFonts w:ascii="Times New Roman" w:hAnsi="Times New Roman" w:cs="Times New Roman"/>
          <w:sz w:val="24"/>
          <w:szCs w:val="24"/>
          <w:lang w:val="en-GB"/>
        </w:rPr>
        <w:t xml:space="preserve">Hb, </w:t>
      </w:r>
      <w:proofErr w:type="spellStart"/>
      <w:r w:rsidRPr="00C13E9C">
        <w:rPr>
          <w:rFonts w:ascii="Times New Roman" w:hAnsi="Times New Roman" w:cs="Times New Roman"/>
          <w:sz w:val="24"/>
          <w:szCs w:val="24"/>
          <w:lang w:val="en-GB"/>
        </w:rPr>
        <w:t>hemoglobin</w:t>
      </w:r>
      <w:proofErr w:type="spellEnd"/>
      <w:r w:rsidRPr="00C13E9C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  <w:r w:rsidRPr="00C13E9C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fr-FR"/>
        </w:rPr>
        <w:t>HDL</w:t>
      </w:r>
      <w:r w:rsidRPr="00C13E9C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fr-FR"/>
        </w:rPr>
        <w:t>, high density lipoprotein, HR, heart rate</w:t>
      </w:r>
      <w:r w:rsidRPr="00C13E9C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  <w:r w:rsidRPr="00C13E9C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fr-FR"/>
        </w:rPr>
        <w:t>IL-6, interleukin 6</w:t>
      </w:r>
      <w:r w:rsidRPr="00C13E9C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  <w:r w:rsidRPr="00C13E9C">
        <w:rPr>
          <w:rFonts w:ascii="Times New Roman" w:hAnsi="Times New Roman" w:cs="Times New Roman"/>
          <w:sz w:val="24"/>
          <w:szCs w:val="24"/>
          <w:lang w:val="en-GB"/>
        </w:rPr>
        <w:t>PA, physical activity</w:t>
      </w:r>
      <w:r w:rsidRPr="00C13E9C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  <w:r w:rsidRPr="00C13E9C">
        <w:rPr>
          <w:rFonts w:ascii="Times New Roman" w:hAnsi="Times New Roman" w:cs="Times New Roman"/>
          <w:sz w:val="24"/>
          <w:szCs w:val="24"/>
          <w:lang w:val="en-GB"/>
        </w:rPr>
        <w:t>PO, power output</w:t>
      </w:r>
      <w:r w:rsidRPr="00C13E9C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  <w:r w:rsidRPr="00C13E9C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fr-FR"/>
        </w:rPr>
        <w:t xml:space="preserve">PWV, </w:t>
      </w:r>
      <w:r w:rsidR="00924230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fr-FR"/>
        </w:rPr>
        <w:t>p</w:t>
      </w:r>
      <w:r w:rsidRPr="00C13E9C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fr-FR"/>
        </w:rPr>
        <w:t>ulse wave velocity;</w:t>
      </w:r>
      <w:r w:rsidRPr="00C13E9C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fr-FR"/>
        </w:rPr>
        <w:t xml:space="preserve"> </w:t>
      </w:r>
      <w:r w:rsidRPr="00C13E9C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fr-FR"/>
        </w:rPr>
        <w:t>RER</w:t>
      </w:r>
      <w:r w:rsidRPr="00C13E9C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fr-FR"/>
        </w:rPr>
        <w:t>,</w:t>
      </w:r>
      <w:r w:rsidR="0092423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fr-FR"/>
        </w:rPr>
        <w:t xml:space="preserve"> </w:t>
      </w:r>
      <w:r w:rsidRPr="00C13E9C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fr-FR"/>
        </w:rPr>
        <w:t>respiratory e</w:t>
      </w:r>
      <w:r w:rsidR="0092423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fr-FR"/>
        </w:rPr>
        <w:t>xchange</w:t>
      </w:r>
      <w:r w:rsidRPr="00C13E9C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fr-FR"/>
        </w:rPr>
        <w:t xml:space="preserve"> ratio;</w:t>
      </w:r>
      <w:r w:rsidRPr="00C13E9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13E9C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fr-FR"/>
        </w:rPr>
        <w:t>SV, stroke volume; TNF-α</w:t>
      </w:r>
      <w:r w:rsidRPr="00C13E9C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proofErr w:type="spellStart"/>
      <w:r w:rsidR="00924230">
        <w:rPr>
          <w:rFonts w:ascii="Times New Roman" w:hAnsi="Times New Roman" w:cs="Times New Roman"/>
          <w:sz w:val="24"/>
          <w:szCs w:val="24"/>
          <w:lang w:val="en-GB"/>
        </w:rPr>
        <w:t>t</w:t>
      </w:r>
      <w:r w:rsidRPr="00C13E9C">
        <w:rPr>
          <w:rFonts w:ascii="Times New Roman" w:hAnsi="Times New Roman" w:cs="Times New Roman"/>
          <w:sz w:val="24"/>
          <w:szCs w:val="24"/>
          <w:lang w:val="en-GB"/>
        </w:rPr>
        <w:t>umor</w:t>
      </w:r>
      <w:proofErr w:type="spellEnd"/>
      <w:r w:rsidRPr="00C13E9C">
        <w:rPr>
          <w:rFonts w:ascii="Times New Roman" w:hAnsi="Times New Roman" w:cs="Times New Roman"/>
          <w:sz w:val="24"/>
          <w:szCs w:val="24"/>
          <w:lang w:val="en-GB"/>
        </w:rPr>
        <w:t xml:space="preserve"> necrosis factor alpha; VE, minute ventilation; VFR</w:t>
      </w:r>
      <w:r w:rsidR="00924230">
        <w:rPr>
          <w:rFonts w:ascii="Times New Roman" w:hAnsi="Times New Roman" w:cs="Times New Roman"/>
          <w:sz w:val="24"/>
          <w:szCs w:val="24"/>
          <w:lang w:val="en-GB"/>
        </w:rPr>
        <w:t>,</w:t>
      </w:r>
      <w:r w:rsidRPr="00C13E9C">
        <w:rPr>
          <w:rFonts w:ascii="Times New Roman" w:hAnsi="Times New Roman" w:cs="Times New Roman"/>
          <w:sz w:val="24"/>
          <w:szCs w:val="24"/>
          <w:lang w:val="en-GB"/>
        </w:rPr>
        <w:t xml:space="preserve"> ventricular filling rate; </w:t>
      </w:r>
      <w:r w:rsidRPr="00C13E9C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fr-FR"/>
        </w:rPr>
        <w:t>VO</w:t>
      </w:r>
      <w:r w:rsidRPr="00C13E9C">
        <w:rPr>
          <w:rFonts w:ascii="Times New Roman" w:eastAsia="Times New Roman" w:hAnsi="Times New Roman" w:cs="Times New Roman"/>
          <w:color w:val="000000"/>
          <w:sz w:val="24"/>
          <w:szCs w:val="24"/>
          <w:vertAlign w:val="subscript"/>
          <w:lang w:val="en-US" w:eastAsia="fr-FR"/>
        </w:rPr>
        <w:t>2peak</w:t>
      </w:r>
      <w:r w:rsidRPr="00C13E9C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fr-FR"/>
        </w:rPr>
        <w:t>, peak O</w:t>
      </w:r>
      <w:r w:rsidRPr="00C13E9C">
        <w:rPr>
          <w:rFonts w:ascii="Times New Roman" w:eastAsia="Times New Roman" w:hAnsi="Times New Roman" w:cs="Times New Roman"/>
          <w:color w:val="000000"/>
          <w:sz w:val="24"/>
          <w:szCs w:val="24"/>
          <w:vertAlign w:val="subscript"/>
          <w:lang w:val="en-US" w:eastAsia="fr-FR"/>
        </w:rPr>
        <w:t>2</w:t>
      </w:r>
      <w:r w:rsidRPr="00C13E9C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fr-FR"/>
        </w:rPr>
        <w:t xml:space="preserve"> </w:t>
      </w:r>
      <w:r w:rsidR="00924230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fr-FR"/>
        </w:rPr>
        <w:t>uptake</w:t>
      </w:r>
      <w:r w:rsidRPr="00C13E9C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fr-FR"/>
        </w:rPr>
        <w:t>.</w:t>
      </w:r>
    </w:p>
    <w:bookmarkEnd w:id="0"/>
    <w:p w14:paraId="2A9961BD" w14:textId="77777777" w:rsidR="007150FF" w:rsidRPr="00C13E9C" w:rsidRDefault="007150FF" w:rsidP="00C46A36">
      <w:pPr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fr-FR"/>
        </w:rPr>
      </w:pPr>
    </w:p>
    <w:bookmarkEnd w:id="1"/>
    <w:p w14:paraId="6CD503C1" w14:textId="69AE0BBD" w:rsidR="00A70157" w:rsidRPr="00C13E9C" w:rsidRDefault="0062171B" w:rsidP="00D84FFC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C13E9C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Pr="00C13E9C">
        <w:rPr>
          <w:rFonts w:ascii="Times New Roman" w:hAnsi="Times New Roman" w:cs="Times New Roman"/>
          <w:sz w:val="24"/>
          <w:szCs w:val="24"/>
          <w:lang w:val="en-GB"/>
        </w:rPr>
        <w:instrText xml:space="preserve"> ADDIN </w:instrText>
      </w:r>
      <w:r w:rsidRPr="00C13E9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</w:p>
    <w:sectPr w:rsidR="00A70157" w:rsidRPr="00C13E9C" w:rsidSect="00C46A36">
      <w:footerReference w:type="default" r:id="rId8"/>
      <w:pgSz w:w="16838" w:h="11906" w:orient="landscape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472C619" w14:textId="77777777" w:rsidR="00877D74" w:rsidRDefault="00877D74" w:rsidP="003E7DBF">
      <w:pPr>
        <w:spacing w:after="0" w:line="240" w:lineRule="auto"/>
      </w:pPr>
      <w:r>
        <w:separator/>
      </w:r>
    </w:p>
  </w:endnote>
  <w:endnote w:type="continuationSeparator" w:id="0">
    <w:p w14:paraId="4FBEA7AE" w14:textId="77777777" w:rsidR="00877D74" w:rsidRDefault="00877D74" w:rsidP="003E7DBF">
      <w:pPr>
        <w:spacing w:after="0" w:line="240" w:lineRule="auto"/>
      </w:pPr>
      <w:r>
        <w:continuationSeparator/>
      </w:r>
    </w:p>
  </w:endnote>
  <w:endnote w:type="continuationNotice" w:id="1">
    <w:p w14:paraId="3925DC53" w14:textId="77777777" w:rsidR="00877D74" w:rsidRDefault="00877D74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1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altName w:val="Sylfaen"/>
    <w:panose1 w:val="020B0502040204020203"/>
    <w:charset w:val="00"/>
    <w:family w:val="swiss"/>
    <w:pitch w:val="variable"/>
    <w:sig w:usb0="E5002EFF" w:usb1="C000E47F" w:usb2="00000029" w:usb3="00000000" w:csb0="000001FF" w:csb1="00000000"/>
  </w:font>
  <w:font w:name="Consolas">
    <w:panose1 w:val="020B0609020204030204"/>
    <w:charset w:val="00"/>
    <w:family w:val="modern"/>
    <w:pitch w:val="fixed"/>
    <w:sig w:usb0="E10006FF" w:usb1="4000F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952010035"/>
      <w:docPartObj>
        <w:docPartGallery w:val="Page Numbers (Bottom of Page)"/>
        <w:docPartUnique/>
      </w:docPartObj>
    </w:sdtPr>
    <w:sdtEndPr/>
    <w:sdtContent>
      <w:p w14:paraId="1437579D" w14:textId="7B0E2A46" w:rsidR="00964263" w:rsidRDefault="00964263">
        <w:pPr>
          <w:pStyle w:val="Footer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noProof/>
          </w:rPr>
          <w:t>24</w:t>
        </w:r>
        <w:r>
          <w:fldChar w:fldCharType="end"/>
        </w:r>
      </w:p>
    </w:sdtContent>
  </w:sdt>
  <w:p w14:paraId="76B58345" w14:textId="77777777" w:rsidR="00964263" w:rsidRDefault="0096426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B8CC33B" w14:textId="77777777" w:rsidR="00877D74" w:rsidRDefault="00877D74" w:rsidP="003E7DBF">
      <w:pPr>
        <w:spacing w:after="0" w:line="240" w:lineRule="auto"/>
      </w:pPr>
      <w:r>
        <w:separator/>
      </w:r>
    </w:p>
  </w:footnote>
  <w:footnote w:type="continuationSeparator" w:id="0">
    <w:p w14:paraId="437E8554" w14:textId="77777777" w:rsidR="00877D74" w:rsidRDefault="00877D74" w:rsidP="003E7DBF">
      <w:pPr>
        <w:spacing w:after="0" w:line="240" w:lineRule="auto"/>
      </w:pPr>
      <w:r>
        <w:continuationSeparator/>
      </w:r>
    </w:p>
  </w:footnote>
  <w:footnote w:type="continuationNotice" w:id="1">
    <w:p w14:paraId="5A601EA9" w14:textId="77777777" w:rsidR="00877D74" w:rsidRDefault="00877D74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4D2969E6"/>
    <w:multiLevelType w:val="hybridMultilevel"/>
    <w:tmpl w:val="9EA806D8"/>
    <w:lvl w:ilvl="0" w:tplc="30464176">
      <w:numFmt w:val="bullet"/>
      <w:lvlText w:val="-"/>
      <w:lvlJc w:val="left"/>
      <w:pPr>
        <w:ind w:left="405" w:hanging="360"/>
      </w:pPr>
      <w:rPr>
        <w:rFonts w:ascii="Calibri" w:eastAsiaTheme="minorHAnsi" w:hAnsi="Calibri" w:cstheme="minorBidi" w:hint="default"/>
      </w:rPr>
    </w:lvl>
    <w:lvl w:ilvl="1" w:tplc="040C0003" w:tentative="1">
      <w:start w:val="1"/>
      <w:numFmt w:val="bullet"/>
      <w:lvlText w:val="o"/>
      <w:lvlJc w:val="left"/>
      <w:pPr>
        <w:ind w:left="1125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1845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565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285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005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4725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445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165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9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ed2ttx50os5dttevad75d5xf9wxs2za225z9&quot;&gt;BusparR21-Converted&lt;record-ids&gt;&lt;item&gt;28&lt;/item&gt;&lt;item&gt;29&lt;/item&gt;&lt;item&gt;104&lt;/item&gt;&lt;item&gt;108&lt;/item&gt;&lt;item&gt;109&lt;/item&gt;&lt;item&gt;118&lt;/item&gt;&lt;item&gt;120&lt;/item&gt;&lt;item&gt;126&lt;/item&gt;&lt;item&gt;127&lt;/item&gt;&lt;item&gt;128&lt;/item&gt;&lt;item&gt;133&lt;/item&gt;&lt;item&gt;134&lt;/item&gt;&lt;item&gt;136&lt;/item&gt;&lt;item&gt;137&lt;/item&gt;&lt;item&gt;139&lt;/item&gt;&lt;item&gt;140&lt;/item&gt;&lt;item&gt;149&lt;/item&gt;&lt;item&gt;151&lt;/item&gt;&lt;item&gt;152&lt;/item&gt;&lt;item&gt;154&lt;/item&gt;&lt;item&gt;156&lt;/item&gt;&lt;item&gt;157&lt;/item&gt;&lt;item&gt;161&lt;/item&gt;&lt;item&gt;162&lt;/item&gt;&lt;item&gt;163&lt;/item&gt;&lt;item&gt;164&lt;/item&gt;&lt;item&gt;167&lt;/item&gt;&lt;item&gt;170&lt;/item&gt;&lt;item&gt;171&lt;/item&gt;&lt;item&gt;173&lt;/item&gt;&lt;item&gt;178&lt;/item&gt;&lt;item&gt;179&lt;/item&gt;&lt;item&gt;181&lt;/item&gt;&lt;item&gt;182&lt;/item&gt;&lt;item&gt;192&lt;/item&gt;&lt;item&gt;195&lt;/item&gt;&lt;item&gt;199&lt;/item&gt;&lt;item&gt;200&lt;/item&gt;&lt;item&gt;201&lt;/item&gt;&lt;item&gt;202&lt;/item&gt;&lt;item&gt;215&lt;/item&gt;&lt;item&gt;216&lt;/item&gt;&lt;item&gt;218&lt;/item&gt;&lt;item&gt;219&lt;/item&gt;&lt;item&gt;229&lt;/item&gt;&lt;item&gt;232&lt;/item&gt;&lt;item&gt;233&lt;/item&gt;&lt;item&gt;244&lt;/item&gt;&lt;item&gt;246&lt;/item&gt;&lt;item&gt;249&lt;/item&gt;&lt;item&gt;254&lt;/item&gt;&lt;item&gt;259&lt;/item&gt;&lt;item&gt;261&lt;/item&gt;&lt;item&gt;263&lt;/item&gt;&lt;item&gt;265&lt;/item&gt;&lt;item&gt;266&lt;/item&gt;&lt;item&gt;268&lt;/item&gt;&lt;item&gt;269&lt;/item&gt;&lt;item&gt;270&lt;/item&gt;&lt;item&gt;271&lt;/item&gt;&lt;item&gt;274&lt;/item&gt;&lt;item&gt;276&lt;/item&gt;&lt;item&gt;277&lt;/item&gt;&lt;item&gt;279&lt;/item&gt;&lt;item&gt;280&lt;/item&gt;&lt;item&gt;282&lt;/item&gt;&lt;item&gt;286&lt;/item&gt;&lt;item&gt;290&lt;/item&gt;&lt;item&gt;292&lt;/item&gt;&lt;item&gt;296&lt;/item&gt;&lt;item&gt;300&lt;/item&gt;&lt;item&gt;318&lt;/item&gt;&lt;item&gt;320&lt;/item&gt;&lt;item&gt;321&lt;/item&gt;&lt;/record-ids&gt;&lt;/item&gt;&lt;/Libraries&gt;"/>
  </w:docVars>
  <w:rsids>
    <w:rsidRoot w:val="00B17098"/>
    <w:rsid w:val="00000083"/>
    <w:rsid w:val="00003CDC"/>
    <w:rsid w:val="0000482A"/>
    <w:rsid w:val="00007B07"/>
    <w:rsid w:val="00023689"/>
    <w:rsid w:val="0002413C"/>
    <w:rsid w:val="00025E14"/>
    <w:rsid w:val="0003721F"/>
    <w:rsid w:val="00037DAC"/>
    <w:rsid w:val="00040BF6"/>
    <w:rsid w:val="000465D5"/>
    <w:rsid w:val="00052823"/>
    <w:rsid w:val="00056B75"/>
    <w:rsid w:val="00066F55"/>
    <w:rsid w:val="00067C09"/>
    <w:rsid w:val="00067EF6"/>
    <w:rsid w:val="00071B27"/>
    <w:rsid w:val="00073024"/>
    <w:rsid w:val="00077E17"/>
    <w:rsid w:val="00085365"/>
    <w:rsid w:val="0009066F"/>
    <w:rsid w:val="000927F1"/>
    <w:rsid w:val="00093273"/>
    <w:rsid w:val="00094227"/>
    <w:rsid w:val="00097534"/>
    <w:rsid w:val="000A0237"/>
    <w:rsid w:val="000A1982"/>
    <w:rsid w:val="000A1ADB"/>
    <w:rsid w:val="000A1E78"/>
    <w:rsid w:val="000A3FF9"/>
    <w:rsid w:val="000B5A9A"/>
    <w:rsid w:val="000C1444"/>
    <w:rsid w:val="000D011D"/>
    <w:rsid w:val="000D0E37"/>
    <w:rsid w:val="000D1FA4"/>
    <w:rsid w:val="000D3786"/>
    <w:rsid w:val="000D42AF"/>
    <w:rsid w:val="000D6F35"/>
    <w:rsid w:val="000D74BA"/>
    <w:rsid w:val="000E0FD2"/>
    <w:rsid w:val="000E155F"/>
    <w:rsid w:val="000E3508"/>
    <w:rsid w:val="000E4977"/>
    <w:rsid w:val="000E58A3"/>
    <w:rsid w:val="000F039F"/>
    <w:rsid w:val="000F0F48"/>
    <w:rsid w:val="000F1094"/>
    <w:rsid w:val="001031FD"/>
    <w:rsid w:val="00104685"/>
    <w:rsid w:val="00115454"/>
    <w:rsid w:val="00116455"/>
    <w:rsid w:val="001212BE"/>
    <w:rsid w:val="0012291F"/>
    <w:rsid w:val="00125001"/>
    <w:rsid w:val="00126169"/>
    <w:rsid w:val="001268A9"/>
    <w:rsid w:val="00130660"/>
    <w:rsid w:val="00132FD5"/>
    <w:rsid w:val="00133EBA"/>
    <w:rsid w:val="00136755"/>
    <w:rsid w:val="0014117D"/>
    <w:rsid w:val="0014366F"/>
    <w:rsid w:val="001536B8"/>
    <w:rsid w:val="001552C3"/>
    <w:rsid w:val="00163C2D"/>
    <w:rsid w:val="00166251"/>
    <w:rsid w:val="00166C19"/>
    <w:rsid w:val="00167BBF"/>
    <w:rsid w:val="00173C97"/>
    <w:rsid w:val="001778E2"/>
    <w:rsid w:val="001817BD"/>
    <w:rsid w:val="001852F1"/>
    <w:rsid w:val="00185351"/>
    <w:rsid w:val="00186E84"/>
    <w:rsid w:val="00191785"/>
    <w:rsid w:val="0019475F"/>
    <w:rsid w:val="00194DBF"/>
    <w:rsid w:val="00194FCA"/>
    <w:rsid w:val="001973E2"/>
    <w:rsid w:val="001A1551"/>
    <w:rsid w:val="001A30CA"/>
    <w:rsid w:val="001B04E5"/>
    <w:rsid w:val="001B4F74"/>
    <w:rsid w:val="001C0C5C"/>
    <w:rsid w:val="001C5DCB"/>
    <w:rsid w:val="001D0DB6"/>
    <w:rsid w:val="001D1AF4"/>
    <w:rsid w:val="001D5D47"/>
    <w:rsid w:val="001E4AF9"/>
    <w:rsid w:val="001E4B31"/>
    <w:rsid w:val="001E4DE1"/>
    <w:rsid w:val="001E5C54"/>
    <w:rsid w:val="001E6AA5"/>
    <w:rsid w:val="001E6C3D"/>
    <w:rsid w:val="001F1372"/>
    <w:rsid w:val="001F26CD"/>
    <w:rsid w:val="00201B02"/>
    <w:rsid w:val="002021C1"/>
    <w:rsid w:val="002022AA"/>
    <w:rsid w:val="00204AB5"/>
    <w:rsid w:val="002051EF"/>
    <w:rsid w:val="00205930"/>
    <w:rsid w:val="00215F37"/>
    <w:rsid w:val="00216050"/>
    <w:rsid w:val="00216F71"/>
    <w:rsid w:val="00226B37"/>
    <w:rsid w:val="00232BD5"/>
    <w:rsid w:val="00233E01"/>
    <w:rsid w:val="00235BB8"/>
    <w:rsid w:val="00236B26"/>
    <w:rsid w:val="002403FC"/>
    <w:rsid w:val="002419AE"/>
    <w:rsid w:val="002434AD"/>
    <w:rsid w:val="002441FE"/>
    <w:rsid w:val="00244A9F"/>
    <w:rsid w:val="0024589E"/>
    <w:rsid w:val="00250070"/>
    <w:rsid w:val="00252550"/>
    <w:rsid w:val="00252FE3"/>
    <w:rsid w:val="00255DC1"/>
    <w:rsid w:val="002574DE"/>
    <w:rsid w:val="00262B5D"/>
    <w:rsid w:val="00267A3F"/>
    <w:rsid w:val="00275D3F"/>
    <w:rsid w:val="00280C18"/>
    <w:rsid w:val="00282E48"/>
    <w:rsid w:val="002860CC"/>
    <w:rsid w:val="00291D49"/>
    <w:rsid w:val="00292A6C"/>
    <w:rsid w:val="002A11C9"/>
    <w:rsid w:val="002A18CE"/>
    <w:rsid w:val="002A7F75"/>
    <w:rsid w:val="002B07BC"/>
    <w:rsid w:val="002C34EA"/>
    <w:rsid w:val="002C7807"/>
    <w:rsid w:val="002D312C"/>
    <w:rsid w:val="002D6A48"/>
    <w:rsid w:val="002E2E26"/>
    <w:rsid w:val="002E722A"/>
    <w:rsid w:val="002F6D1E"/>
    <w:rsid w:val="00305C76"/>
    <w:rsid w:val="003104B4"/>
    <w:rsid w:val="0031235B"/>
    <w:rsid w:val="00315BC6"/>
    <w:rsid w:val="00316830"/>
    <w:rsid w:val="00317B21"/>
    <w:rsid w:val="00333392"/>
    <w:rsid w:val="00334EB2"/>
    <w:rsid w:val="0033615C"/>
    <w:rsid w:val="00342A47"/>
    <w:rsid w:val="00344633"/>
    <w:rsid w:val="00346FA3"/>
    <w:rsid w:val="003522C5"/>
    <w:rsid w:val="00353298"/>
    <w:rsid w:val="00353908"/>
    <w:rsid w:val="00357651"/>
    <w:rsid w:val="00360D4D"/>
    <w:rsid w:val="00363EE7"/>
    <w:rsid w:val="00367F03"/>
    <w:rsid w:val="00374BF7"/>
    <w:rsid w:val="0037581D"/>
    <w:rsid w:val="00376202"/>
    <w:rsid w:val="00381523"/>
    <w:rsid w:val="003852B5"/>
    <w:rsid w:val="00387637"/>
    <w:rsid w:val="00387766"/>
    <w:rsid w:val="00390315"/>
    <w:rsid w:val="003A30FB"/>
    <w:rsid w:val="003B4E7C"/>
    <w:rsid w:val="003B4F4A"/>
    <w:rsid w:val="003C0841"/>
    <w:rsid w:val="003C0F47"/>
    <w:rsid w:val="003C7F55"/>
    <w:rsid w:val="003D60CB"/>
    <w:rsid w:val="003D7A2C"/>
    <w:rsid w:val="003E1453"/>
    <w:rsid w:val="003E3002"/>
    <w:rsid w:val="003E3EBE"/>
    <w:rsid w:val="003E6A33"/>
    <w:rsid w:val="003E7DBF"/>
    <w:rsid w:val="003F36A4"/>
    <w:rsid w:val="003F4C4E"/>
    <w:rsid w:val="003F6618"/>
    <w:rsid w:val="003F7DD4"/>
    <w:rsid w:val="00400F9B"/>
    <w:rsid w:val="00401798"/>
    <w:rsid w:val="00402E56"/>
    <w:rsid w:val="00405D0A"/>
    <w:rsid w:val="00406165"/>
    <w:rsid w:val="00411B9E"/>
    <w:rsid w:val="00413FD2"/>
    <w:rsid w:val="00422BE3"/>
    <w:rsid w:val="00423D68"/>
    <w:rsid w:val="00424E40"/>
    <w:rsid w:val="004307D7"/>
    <w:rsid w:val="00433386"/>
    <w:rsid w:val="00440E43"/>
    <w:rsid w:val="00441C67"/>
    <w:rsid w:val="00442C67"/>
    <w:rsid w:val="00443EC7"/>
    <w:rsid w:val="00450A62"/>
    <w:rsid w:val="00450A95"/>
    <w:rsid w:val="00455F3F"/>
    <w:rsid w:val="00461979"/>
    <w:rsid w:val="00462848"/>
    <w:rsid w:val="00462BA3"/>
    <w:rsid w:val="00464707"/>
    <w:rsid w:val="00466F04"/>
    <w:rsid w:val="00475564"/>
    <w:rsid w:val="00475F36"/>
    <w:rsid w:val="00482D7D"/>
    <w:rsid w:val="00485073"/>
    <w:rsid w:val="00490CCC"/>
    <w:rsid w:val="00491F3B"/>
    <w:rsid w:val="00492E20"/>
    <w:rsid w:val="00493978"/>
    <w:rsid w:val="0049430F"/>
    <w:rsid w:val="00494AC2"/>
    <w:rsid w:val="00494E76"/>
    <w:rsid w:val="00495DDA"/>
    <w:rsid w:val="004A0BC4"/>
    <w:rsid w:val="004A416A"/>
    <w:rsid w:val="004A6E99"/>
    <w:rsid w:val="004A765E"/>
    <w:rsid w:val="004A7715"/>
    <w:rsid w:val="004B0B15"/>
    <w:rsid w:val="004B332E"/>
    <w:rsid w:val="004B4E0F"/>
    <w:rsid w:val="004B5201"/>
    <w:rsid w:val="004C12D3"/>
    <w:rsid w:val="004C3583"/>
    <w:rsid w:val="004C43A8"/>
    <w:rsid w:val="004C6C69"/>
    <w:rsid w:val="004C7628"/>
    <w:rsid w:val="004D06E7"/>
    <w:rsid w:val="004D278A"/>
    <w:rsid w:val="004D377A"/>
    <w:rsid w:val="004D43DD"/>
    <w:rsid w:val="004D6D78"/>
    <w:rsid w:val="004E2537"/>
    <w:rsid w:val="004E385D"/>
    <w:rsid w:val="004E5482"/>
    <w:rsid w:val="004E5ADF"/>
    <w:rsid w:val="004F238B"/>
    <w:rsid w:val="004F489F"/>
    <w:rsid w:val="0051235A"/>
    <w:rsid w:val="00514BBD"/>
    <w:rsid w:val="00530049"/>
    <w:rsid w:val="00531059"/>
    <w:rsid w:val="00536404"/>
    <w:rsid w:val="00537E19"/>
    <w:rsid w:val="00557677"/>
    <w:rsid w:val="005675AB"/>
    <w:rsid w:val="00574568"/>
    <w:rsid w:val="00574A22"/>
    <w:rsid w:val="0057778B"/>
    <w:rsid w:val="0058719C"/>
    <w:rsid w:val="005A0253"/>
    <w:rsid w:val="005A7E4B"/>
    <w:rsid w:val="005B07C0"/>
    <w:rsid w:val="005B19FC"/>
    <w:rsid w:val="005C1A8C"/>
    <w:rsid w:val="005C7AD0"/>
    <w:rsid w:val="005D38C6"/>
    <w:rsid w:val="005D40B3"/>
    <w:rsid w:val="005D6A26"/>
    <w:rsid w:val="005E19B6"/>
    <w:rsid w:val="005E6174"/>
    <w:rsid w:val="005E680E"/>
    <w:rsid w:val="005E6D10"/>
    <w:rsid w:val="005F041A"/>
    <w:rsid w:val="005F2B90"/>
    <w:rsid w:val="005F7DA2"/>
    <w:rsid w:val="00601EE4"/>
    <w:rsid w:val="006025A9"/>
    <w:rsid w:val="00602AC4"/>
    <w:rsid w:val="0060347F"/>
    <w:rsid w:val="0060421E"/>
    <w:rsid w:val="00610762"/>
    <w:rsid w:val="00614EFC"/>
    <w:rsid w:val="006209BF"/>
    <w:rsid w:val="0062171B"/>
    <w:rsid w:val="00621F16"/>
    <w:rsid w:val="0062284D"/>
    <w:rsid w:val="00624AFE"/>
    <w:rsid w:val="00631A95"/>
    <w:rsid w:val="00631E99"/>
    <w:rsid w:val="0063200F"/>
    <w:rsid w:val="00634019"/>
    <w:rsid w:val="006361CB"/>
    <w:rsid w:val="006379DA"/>
    <w:rsid w:val="00637B85"/>
    <w:rsid w:val="00641518"/>
    <w:rsid w:val="00650209"/>
    <w:rsid w:val="00652280"/>
    <w:rsid w:val="00654C57"/>
    <w:rsid w:val="00655484"/>
    <w:rsid w:val="00665288"/>
    <w:rsid w:val="006670D8"/>
    <w:rsid w:val="00670F21"/>
    <w:rsid w:val="00673A5E"/>
    <w:rsid w:val="00674552"/>
    <w:rsid w:val="0067486E"/>
    <w:rsid w:val="006748D8"/>
    <w:rsid w:val="00676A94"/>
    <w:rsid w:val="0068096D"/>
    <w:rsid w:val="00683DC1"/>
    <w:rsid w:val="00685A43"/>
    <w:rsid w:val="006A0A8D"/>
    <w:rsid w:val="006A428A"/>
    <w:rsid w:val="006B729A"/>
    <w:rsid w:val="006B76F4"/>
    <w:rsid w:val="006B7D15"/>
    <w:rsid w:val="006C0D4F"/>
    <w:rsid w:val="006C1029"/>
    <w:rsid w:val="006C314F"/>
    <w:rsid w:val="006C6A53"/>
    <w:rsid w:val="006D052B"/>
    <w:rsid w:val="006D1799"/>
    <w:rsid w:val="006D1F9A"/>
    <w:rsid w:val="006D2B6E"/>
    <w:rsid w:val="006D2F51"/>
    <w:rsid w:val="006D4CB1"/>
    <w:rsid w:val="006E3FD1"/>
    <w:rsid w:val="006E6E6E"/>
    <w:rsid w:val="006F0D6B"/>
    <w:rsid w:val="006F2F07"/>
    <w:rsid w:val="006F3423"/>
    <w:rsid w:val="006F3968"/>
    <w:rsid w:val="006F58AE"/>
    <w:rsid w:val="006F5A7B"/>
    <w:rsid w:val="00701C0C"/>
    <w:rsid w:val="00705686"/>
    <w:rsid w:val="007150FF"/>
    <w:rsid w:val="00720503"/>
    <w:rsid w:val="00722508"/>
    <w:rsid w:val="0072676E"/>
    <w:rsid w:val="00735648"/>
    <w:rsid w:val="00740C54"/>
    <w:rsid w:val="007415B8"/>
    <w:rsid w:val="00750FF2"/>
    <w:rsid w:val="00752B51"/>
    <w:rsid w:val="0075716C"/>
    <w:rsid w:val="00775CF3"/>
    <w:rsid w:val="00776B5D"/>
    <w:rsid w:val="00780531"/>
    <w:rsid w:val="00782AE0"/>
    <w:rsid w:val="007838D3"/>
    <w:rsid w:val="00786332"/>
    <w:rsid w:val="00787CE3"/>
    <w:rsid w:val="0079086C"/>
    <w:rsid w:val="00792583"/>
    <w:rsid w:val="0079291B"/>
    <w:rsid w:val="00794163"/>
    <w:rsid w:val="00795B1F"/>
    <w:rsid w:val="007A029C"/>
    <w:rsid w:val="007A1DAE"/>
    <w:rsid w:val="007A1DDF"/>
    <w:rsid w:val="007A29A0"/>
    <w:rsid w:val="007A54E9"/>
    <w:rsid w:val="007A75DF"/>
    <w:rsid w:val="007B50E3"/>
    <w:rsid w:val="007B607F"/>
    <w:rsid w:val="007B71C1"/>
    <w:rsid w:val="007B7BC0"/>
    <w:rsid w:val="007C16F2"/>
    <w:rsid w:val="007C2728"/>
    <w:rsid w:val="007C272E"/>
    <w:rsid w:val="007C4018"/>
    <w:rsid w:val="007D13D2"/>
    <w:rsid w:val="007F15E2"/>
    <w:rsid w:val="007F5E9B"/>
    <w:rsid w:val="008019E9"/>
    <w:rsid w:val="0080476A"/>
    <w:rsid w:val="00805788"/>
    <w:rsid w:val="00821DAD"/>
    <w:rsid w:val="00822AF3"/>
    <w:rsid w:val="00826CF4"/>
    <w:rsid w:val="00827718"/>
    <w:rsid w:val="00831804"/>
    <w:rsid w:val="008336A8"/>
    <w:rsid w:val="00835B25"/>
    <w:rsid w:val="00836C0B"/>
    <w:rsid w:val="00843DB9"/>
    <w:rsid w:val="0084750E"/>
    <w:rsid w:val="008478BB"/>
    <w:rsid w:val="00847B7A"/>
    <w:rsid w:val="008516FA"/>
    <w:rsid w:val="008517E0"/>
    <w:rsid w:val="00851EE8"/>
    <w:rsid w:val="00854137"/>
    <w:rsid w:val="00854A8E"/>
    <w:rsid w:val="00855B44"/>
    <w:rsid w:val="00855D64"/>
    <w:rsid w:val="00857E0E"/>
    <w:rsid w:val="00861861"/>
    <w:rsid w:val="00862B0C"/>
    <w:rsid w:val="00864B06"/>
    <w:rsid w:val="00871900"/>
    <w:rsid w:val="00872856"/>
    <w:rsid w:val="00876E07"/>
    <w:rsid w:val="0087725D"/>
    <w:rsid w:val="008778B4"/>
    <w:rsid w:val="00877D74"/>
    <w:rsid w:val="008800A0"/>
    <w:rsid w:val="008824F3"/>
    <w:rsid w:val="008847BE"/>
    <w:rsid w:val="00891656"/>
    <w:rsid w:val="00895CCB"/>
    <w:rsid w:val="008A1329"/>
    <w:rsid w:val="008A25F2"/>
    <w:rsid w:val="008A4108"/>
    <w:rsid w:val="008A5997"/>
    <w:rsid w:val="008B0729"/>
    <w:rsid w:val="008B2F02"/>
    <w:rsid w:val="008B49E8"/>
    <w:rsid w:val="008B540A"/>
    <w:rsid w:val="008C0307"/>
    <w:rsid w:val="008C20E6"/>
    <w:rsid w:val="008C3A6C"/>
    <w:rsid w:val="008C6D33"/>
    <w:rsid w:val="008D227D"/>
    <w:rsid w:val="008D31FF"/>
    <w:rsid w:val="008D36BC"/>
    <w:rsid w:val="008D3E49"/>
    <w:rsid w:val="008D6C7C"/>
    <w:rsid w:val="008E0BC1"/>
    <w:rsid w:val="008E5D0B"/>
    <w:rsid w:val="00900C76"/>
    <w:rsid w:val="00901423"/>
    <w:rsid w:val="00903E88"/>
    <w:rsid w:val="00904F44"/>
    <w:rsid w:val="0091272E"/>
    <w:rsid w:val="00920E78"/>
    <w:rsid w:val="00921080"/>
    <w:rsid w:val="009240A6"/>
    <w:rsid w:val="00924230"/>
    <w:rsid w:val="009251DD"/>
    <w:rsid w:val="0092570F"/>
    <w:rsid w:val="00926114"/>
    <w:rsid w:val="00932FC8"/>
    <w:rsid w:val="00933603"/>
    <w:rsid w:val="00933930"/>
    <w:rsid w:val="0093489F"/>
    <w:rsid w:val="00934DCE"/>
    <w:rsid w:val="00936B5C"/>
    <w:rsid w:val="009400C3"/>
    <w:rsid w:val="009444F5"/>
    <w:rsid w:val="00944641"/>
    <w:rsid w:val="00945AEE"/>
    <w:rsid w:val="00951570"/>
    <w:rsid w:val="00955126"/>
    <w:rsid w:val="0095655B"/>
    <w:rsid w:val="009579D5"/>
    <w:rsid w:val="009628D2"/>
    <w:rsid w:val="00964263"/>
    <w:rsid w:val="0096443C"/>
    <w:rsid w:val="00964F9B"/>
    <w:rsid w:val="00974B73"/>
    <w:rsid w:val="00977734"/>
    <w:rsid w:val="009801DC"/>
    <w:rsid w:val="00980E94"/>
    <w:rsid w:val="00981053"/>
    <w:rsid w:val="009A1338"/>
    <w:rsid w:val="009A1C62"/>
    <w:rsid w:val="009A681C"/>
    <w:rsid w:val="009A6B1D"/>
    <w:rsid w:val="009A749C"/>
    <w:rsid w:val="009B254A"/>
    <w:rsid w:val="009B50E0"/>
    <w:rsid w:val="009B631B"/>
    <w:rsid w:val="009B7943"/>
    <w:rsid w:val="009C2346"/>
    <w:rsid w:val="009C4026"/>
    <w:rsid w:val="009C4713"/>
    <w:rsid w:val="009C7232"/>
    <w:rsid w:val="009C7537"/>
    <w:rsid w:val="009D00F0"/>
    <w:rsid w:val="009D122B"/>
    <w:rsid w:val="009D2B65"/>
    <w:rsid w:val="009D4764"/>
    <w:rsid w:val="009E1D05"/>
    <w:rsid w:val="009E465F"/>
    <w:rsid w:val="009E6EA0"/>
    <w:rsid w:val="009E6FFA"/>
    <w:rsid w:val="009E7033"/>
    <w:rsid w:val="009E7F4D"/>
    <w:rsid w:val="009F457D"/>
    <w:rsid w:val="009F6EE7"/>
    <w:rsid w:val="00A1092F"/>
    <w:rsid w:val="00A14E41"/>
    <w:rsid w:val="00A17330"/>
    <w:rsid w:val="00A228CD"/>
    <w:rsid w:val="00A236DD"/>
    <w:rsid w:val="00A31BFD"/>
    <w:rsid w:val="00A34E26"/>
    <w:rsid w:val="00A37985"/>
    <w:rsid w:val="00A4735D"/>
    <w:rsid w:val="00A51FF2"/>
    <w:rsid w:val="00A53229"/>
    <w:rsid w:val="00A534C5"/>
    <w:rsid w:val="00A537D3"/>
    <w:rsid w:val="00A54EC3"/>
    <w:rsid w:val="00A54F6E"/>
    <w:rsid w:val="00A636C1"/>
    <w:rsid w:val="00A70157"/>
    <w:rsid w:val="00A70E0A"/>
    <w:rsid w:val="00A715E1"/>
    <w:rsid w:val="00A72D34"/>
    <w:rsid w:val="00A87C0A"/>
    <w:rsid w:val="00A90BEF"/>
    <w:rsid w:val="00A90E55"/>
    <w:rsid w:val="00AA3C19"/>
    <w:rsid w:val="00AA7DD5"/>
    <w:rsid w:val="00AB0E96"/>
    <w:rsid w:val="00AB3428"/>
    <w:rsid w:val="00AB71FC"/>
    <w:rsid w:val="00AB7B93"/>
    <w:rsid w:val="00AC0345"/>
    <w:rsid w:val="00AD11FD"/>
    <w:rsid w:val="00AD44F0"/>
    <w:rsid w:val="00AE1D29"/>
    <w:rsid w:val="00AE5446"/>
    <w:rsid w:val="00AF179B"/>
    <w:rsid w:val="00AF2269"/>
    <w:rsid w:val="00AF5D5C"/>
    <w:rsid w:val="00AF6056"/>
    <w:rsid w:val="00AF7B7D"/>
    <w:rsid w:val="00B00987"/>
    <w:rsid w:val="00B0284E"/>
    <w:rsid w:val="00B05BB2"/>
    <w:rsid w:val="00B17098"/>
    <w:rsid w:val="00B22C43"/>
    <w:rsid w:val="00B23491"/>
    <w:rsid w:val="00B2428B"/>
    <w:rsid w:val="00B248F9"/>
    <w:rsid w:val="00B27D19"/>
    <w:rsid w:val="00B30F02"/>
    <w:rsid w:val="00B34120"/>
    <w:rsid w:val="00B34B53"/>
    <w:rsid w:val="00B35596"/>
    <w:rsid w:val="00B35B48"/>
    <w:rsid w:val="00B40F42"/>
    <w:rsid w:val="00B4186D"/>
    <w:rsid w:val="00B47DBE"/>
    <w:rsid w:val="00B54B64"/>
    <w:rsid w:val="00B56029"/>
    <w:rsid w:val="00B64DE7"/>
    <w:rsid w:val="00B65E1D"/>
    <w:rsid w:val="00B7555E"/>
    <w:rsid w:val="00B77C1E"/>
    <w:rsid w:val="00B84AD7"/>
    <w:rsid w:val="00B96F72"/>
    <w:rsid w:val="00BA3035"/>
    <w:rsid w:val="00BA582A"/>
    <w:rsid w:val="00BA6BA8"/>
    <w:rsid w:val="00BB0126"/>
    <w:rsid w:val="00BB4B96"/>
    <w:rsid w:val="00BB7E92"/>
    <w:rsid w:val="00BC2D6B"/>
    <w:rsid w:val="00BC6A9F"/>
    <w:rsid w:val="00BE2CFE"/>
    <w:rsid w:val="00BE649B"/>
    <w:rsid w:val="00BE66A9"/>
    <w:rsid w:val="00BE7F2E"/>
    <w:rsid w:val="00BF20FD"/>
    <w:rsid w:val="00BF237D"/>
    <w:rsid w:val="00BF5707"/>
    <w:rsid w:val="00C00404"/>
    <w:rsid w:val="00C009AD"/>
    <w:rsid w:val="00C0782A"/>
    <w:rsid w:val="00C1067F"/>
    <w:rsid w:val="00C123B2"/>
    <w:rsid w:val="00C12747"/>
    <w:rsid w:val="00C13E9C"/>
    <w:rsid w:val="00C16159"/>
    <w:rsid w:val="00C169C7"/>
    <w:rsid w:val="00C178DA"/>
    <w:rsid w:val="00C2033D"/>
    <w:rsid w:val="00C2255A"/>
    <w:rsid w:val="00C237DD"/>
    <w:rsid w:val="00C250C7"/>
    <w:rsid w:val="00C25285"/>
    <w:rsid w:val="00C26623"/>
    <w:rsid w:val="00C30C7B"/>
    <w:rsid w:val="00C3116A"/>
    <w:rsid w:val="00C33D76"/>
    <w:rsid w:val="00C36195"/>
    <w:rsid w:val="00C37AFF"/>
    <w:rsid w:val="00C4335A"/>
    <w:rsid w:val="00C4343D"/>
    <w:rsid w:val="00C45300"/>
    <w:rsid w:val="00C46A36"/>
    <w:rsid w:val="00C477A8"/>
    <w:rsid w:val="00C52B4B"/>
    <w:rsid w:val="00C54D7E"/>
    <w:rsid w:val="00C55777"/>
    <w:rsid w:val="00C57BE5"/>
    <w:rsid w:val="00C65B64"/>
    <w:rsid w:val="00C667D0"/>
    <w:rsid w:val="00C71234"/>
    <w:rsid w:val="00C71BD9"/>
    <w:rsid w:val="00C72F26"/>
    <w:rsid w:val="00C75A47"/>
    <w:rsid w:val="00C77503"/>
    <w:rsid w:val="00C77F9B"/>
    <w:rsid w:val="00C91BB0"/>
    <w:rsid w:val="00C9451C"/>
    <w:rsid w:val="00C9483A"/>
    <w:rsid w:val="00C9719F"/>
    <w:rsid w:val="00CA0346"/>
    <w:rsid w:val="00CB26FF"/>
    <w:rsid w:val="00CB41D9"/>
    <w:rsid w:val="00CB6045"/>
    <w:rsid w:val="00CB67AD"/>
    <w:rsid w:val="00CB7F87"/>
    <w:rsid w:val="00CC7CC7"/>
    <w:rsid w:val="00CD42F3"/>
    <w:rsid w:val="00CD66E7"/>
    <w:rsid w:val="00CD6BC9"/>
    <w:rsid w:val="00CD717B"/>
    <w:rsid w:val="00CE05F2"/>
    <w:rsid w:val="00CE0960"/>
    <w:rsid w:val="00CE305E"/>
    <w:rsid w:val="00CE53C4"/>
    <w:rsid w:val="00CE7280"/>
    <w:rsid w:val="00CF1328"/>
    <w:rsid w:val="00CF26BB"/>
    <w:rsid w:val="00CF2B2C"/>
    <w:rsid w:val="00CF3A39"/>
    <w:rsid w:val="00CF40EF"/>
    <w:rsid w:val="00D05256"/>
    <w:rsid w:val="00D06464"/>
    <w:rsid w:val="00D1676A"/>
    <w:rsid w:val="00D21E18"/>
    <w:rsid w:val="00D23CBD"/>
    <w:rsid w:val="00D24A1F"/>
    <w:rsid w:val="00D25428"/>
    <w:rsid w:val="00D278B6"/>
    <w:rsid w:val="00D303CF"/>
    <w:rsid w:val="00D45CFB"/>
    <w:rsid w:val="00D46146"/>
    <w:rsid w:val="00D47083"/>
    <w:rsid w:val="00D538A6"/>
    <w:rsid w:val="00D5520D"/>
    <w:rsid w:val="00D55B75"/>
    <w:rsid w:val="00D561AE"/>
    <w:rsid w:val="00D62900"/>
    <w:rsid w:val="00D65357"/>
    <w:rsid w:val="00D65E6A"/>
    <w:rsid w:val="00D8161D"/>
    <w:rsid w:val="00D8423A"/>
    <w:rsid w:val="00D84FFC"/>
    <w:rsid w:val="00D85AAB"/>
    <w:rsid w:val="00D92737"/>
    <w:rsid w:val="00D974CF"/>
    <w:rsid w:val="00DA2013"/>
    <w:rsid w:val="00DA2168"/>
    <w:rsid w:val="00DA26F5"/>
    <w:rsid w:val="00DA3018"/>
    <w:rsid w:val="00DA37B5"/>
    <w:rsid w:val="00DA38F3"/>
    <w:rsid w:val="00DA6E9A"/>
    <w:rsid w:val="00DA773D"/>
    <w:rsid w:val="00DA7E9C"/>
    <w:rsid w:val="00DB0DFF"/>
    <w:rsid w:val="00DB13F2"/>
    <w:rsid w:val="00DB44BF"/>
    <w:rsid w:val="00DB474C"/>
    <w:rsid w:val="00DB5D27"/>
    <w:rsid w:val="00DB6BC2"/>
    <w:rsid w:val="00DC3941"/>
    <w:rsid w:val="00DC4410"/>
    <w:rsid w:val="00DC59A0"/>
    <w:rsid w:val="00DC7FC5"/>
    <w:rsid w:val="00DD1254"/>
    <w:rsid w:val="00DD233B"/>
    <w:rsid w:val="00DE1C5D"/>
    <w:rsid w:val="00DE30CA"/>
    <w:rsid w:val="00DE3934"/>
    <w:rsid w:val="00DE4430"/>
    <w:rsid w:val="00DE6CF4"/>
    <w:rsid w:val="00DF0701"/>
    <w:rsid w:val="00DF0EF6"/>
    <w:rsid w:val="00DF799E"/>
    <w:rsid w:val="00E005C1"/>
    <w:rsid w:val="00E0060A"/>
    <w:rsid w:val="00E015CD"/>
    <w:rsid w:val="00E14FBB"/>
    <w:rsid w:val="00E1725B"/>
    <w:rsid w:val="00E2481A"/>
    <w:rsid w:val="00E26014"/>
    <w:rsid w:val="00E307B3"/>
    <w:rsid w:val="00E30DB5"/>
    <w:rsid w:val="00E32833"/>
    <w:rsid w:val="00E3399A"/>
    <w:rsid w:val="00E36B0A"/>
    <w:rsid w:val="00E3737D"/>
    <w:rsid w:val="00E40958"/>
    <w:rsid w:val="00E47399"/>
    <w:rsid w:val="00E47F74"/>
    <w:rsid w:val="00E51037"/>
    <w:rsid w:val="00E510C4"/>
    <w:rsid w:val="00E67787"/>
    <w:rsid w:val="00E73AB2"/>
    <w:rsid w:val="00E76C57"/>
    <w:rsid w:val="00E82D8D"/>
    <w:rsid w:val="00E8347F"/>
    <w:rsid w:val="00E85F46"/>
    <w:rsid w:val="00E92195"/>
    <w:rsid w:val="00EA2E39"/>
    <w:rsid w:val="00EA71DE"/>
    <w:rsid w:val="00EB1B45"/>
    <w:rsid w:val="00EB2EEE"/>
    <w:rsid w:val="00EB689A"/>
    <w:rsid w:val="00EB6EF7"/>
    <w:rsid w:val="00EC040E"/>
    <w:rsid w:val="00EC66BC"/>
    <w:rsid w:val="00ED303D"/>
    <w:rsid w:val="00ED3C2A"/>
    <w:rsid w:val="00ED3C99"/>
    <w:rsid w:val="00ED4B6B"/>
    <w:rsid w:val="00EE4FC4"/>
    <w:rsid w:val="00EE627C"/>
    <w:rsid w:val="00EE7053"/>
    <w:rsid w:val="00EE7065"/>
    <w:rsid w:val="00EF14C3"/>
    <w:rsid w:val="00EF1CEF"/>
    <w:rsid w:val="00EF3FC4"/>
    <w:rsid w:val="00EF4B9E"/>
    <w:rsid w:val="00F029E1"/>
    <w:rsid w:val="00F06A9C"/>
    <w:rsid w:val="00F07706"/>
    <w:rsid w:val="00F109B8"/>
    <w:rsid w:val="00F12DCD"/>
    <w:rsid w:val="00F148FA"/>
    <w:rsid w:val="00F17C8B"/>
    <w:rsid w:val="00F20A29"/>
    <w:rsid w:val="00F21EBE"/>
    <w:rsid w:val="00F23C74"/>
    <w:rsid w:val="00F24850"/>
    <w:rsid w:val="00F25B9B"/>
    <w:rsid w:val="00F26266"/>
    <w:rsid w:val="00F31069"/>
    <w:rsid w:val="00F319C1"/>
    <w:rsid w:val="00F34864"/>
    <w:rsid w:val="00F42069"/>
    <w:rsid w:val="00F42536"/>
    <w:rsid w:val="00F431F7"/>
    <w:rsid w:val="00F46B68"/>
    <w:rsid w:val="00F46C4E"/>
    <w:rsid w:val="00F47DDD"/>
    <w:rsid w:val="00F502A5"/>
    <w:rsid w:val="00F50BA1"/>
    <w:rsid w:val="00F5223C"/>
    <w:rsid w:val="00F60223"/>
    <w:rsid w:val="00F617C5"/>
    <w:rsid w:val="00F72998"/>
    <w:rsid w:val="00F73789"/>
    <w:rsid w:val="00F75BE4"/>
    <w:rsid w:val="00F83E59"/>
    <w:rsid w:val="00F83FF5"/>
    <w:rsid w:val="00F85E5C"/>
    <w:rsid w:val="00F87792"/>
    <w:rsid w:val="00F87907"/>
    <w:rsid w:val="00F926B8"/>
    <w:rsid w:val="00F92B18"/>
    <w:rsid w:val="00F94388"/>
    <w:rsid w:val="00FA0900"/>
    <w:rsid w:val="00FA420F"/>
    <w:rsid w:val="00FA5636"/>
    <w:rsid w:val="00FA7D2A"/>
    <w:rsid w:val="00FB096F"/>
    <w:rsid w:val="00FB1377"/>
    <w:rsid w:val="00FB6C61"/>
    <w:rsid w:val="00FC0AEC"/>
    <w:rsid w:val="00FC12CA"/>
    <w:rsid w:val="00FC1A46"/>
    <w:rsid w:val="00FC2C02"/>
    <w:rsid w:val="00FD0B12"/>
    <w:rsid w:val="00FD1E3A"/>
    <w:rsid w:val="00FD2FB3"/>
    <w:rsid w:val="00FD702C"/>
    <w:rsid w:val="00FE331E"/>
    <w:rsid w:val="00FE765E"/>
    <w:rsid w:val="00FF062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9B994B5"/>
  <w15:chartTrackingRefBased/>
  <w15:docId w15:val="{219F00C6-89B0-4ED5-941E-6A66E3B1583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D43DD"/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E331E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17098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067EF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67EF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67EF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67EF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67EF6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67EF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67EF6"/>
    <w:rPr>
      <w:rFonts w:ascii="Segoe UI" w:hAnsi="Segoe UI" w:cs="Segoe UI"/>
      <w:sz w:val="18"/>
      <w:szCs w:val="18"/>
    </w:rPr>
  </w:style>
  <w:style w:type="paragraph" w:styleId="PlainText">
    <w:name w:val="Plain Text"/>
    <w:basedOn w:val="Normal"/>
    <w:link w:val="PlainTextChar"/>
    <w:uiPriority w:val="99"/>
    <w:unhideWhenUsed/>
    <w:rsid w:val="00235BB8"/>
    <w:pPr>
      <w:spacing w:after="0" w:line="240" w:lineRule="auto"/>
    </w:pPr>
    <w:rPr>
      <w:rFonts w:ascii="Calibri" w:hAnsi="Calibri" w:cs="Consolas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235BB8"/>
    <w:rPr>
      <w:rFonts w:ascii="Calibri" w:hAnsi="Calibri" w:cs="Consolas"/>
      <w:szCs w:val="21"/>
    </w:rPr>
  </w:style>
  <w:style w:type="character" w:customStyle="1" w:styleId="Heading3Char">
    <w:name w:val="Heading 3 Char"/>
    <w:basedOn w:val="DefaultParagraphFont"/>
    <w:link w:val="Heading3"/>
    <w:uiPriority w:val="9"/>
    <w:rsid w:val="00FE331E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RMCitation">
    <w:name w:val="[RMCitation]"/>
    <w:uiPriority w:val="99"/>
    <w:rsid w:val="00C009AD"/>
  </w:style>
  <w:style w:type="character" w:styleId="Hyperlink">
    <w:name w:val="Hyperlink"/>
    <w:basedOn w:val="DefaultParagraphFont"/>
    <w:uiPriority w:val="99"/>
    <w:unhideWhenUsed/>
    <w:rsid w:val="0060421E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unhideWhenUsed/>
    <w:rsid w:val="003E7DBF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E7DBF"/>
  </w:style>
  <w:style w:type="paragraph" w:styleId="Footer">
    <w:name w:val="footer"/>
    <w:basedOn w:val="Normal"/>
    <w:link w:val="FooterChar"/>
    <w:uiPriority w:val="99"/>
    <w:unhideWhenUsed/>
    <w:rsid w:val="003E7DBF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E7DBF"/>
  </w:style>
  <w:style w:type="paragraph" w:styleId="Revision">
    <w:name w:val="Revision"/>
    <w:hidden/>
    <w:uiPriority w:val="99"/>
    <w:semiHidden/>
    <w:rsid w:val="008A25F2"/>
    <w:pPr>
      <w:spacing w:after="0" w:line="240" w:lineRule="auto"/>
    </w:pPr>
  </w:style>
  <w:style w:type="paragraph" w:styleId="NoSpacing">
    <w:name w:val="No Spacing"/>
    <w:aliases w:val="JAP Manuscript Body"/>
    <w:link w:val="NoSpacingChar"/>
    <w:uiPriority w:val="1"/>
    <w:qFormat/>
    <w:rsid w:val="00466F04"/>
    <w:pPr>
      <w:spacing w:after="120" w:line="360" w:lineRule="auto"/>
    </w:pPr>
    <w:rPr>
      <w:rFonts w:ascii="Arial" w:hAnsi="Arial"/>
      <w:sz w:val="24"/>
      <w:lang w:val="en-US"/>
    </w:rPr>
  </w:style>
  <w:style w:type="character" w:customStyle="1" w:styleId="NoSpacingChar">
    <w:name w:val="No Spacing Char"/>
    <w:aliases w:val="JAP Manuscript Body Char"/>
    <w:basedOn w:val="DefaultParagraphFont"/>
    <w:link w:val="NoSpacing"/>
    <w:uiPriority w:val="1"/>
    <w:rsid w:val="00466F04"/>
    <w:rPr>
      <w:rFonts w:ascii="Arial" w:hAnsi="Arial"/>
      <w:sz w:val="24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0F0F48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F0F48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F0F48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F0F48"/>
    <w:rPr>
      <w:rFonts w:ascii="Calibri" w:hAnsi="Calibri" w:cs="Calibri"/>
      <w:noProof/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0F0F4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31497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533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136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284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012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703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211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302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664FA46-258E-41DF-AD67-83AA2B22D88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3</Pages>
  <Words>3583</Words>
  <Characters>20427</Characters>
  <Application>Microsoft Office Word</Application>
  <DocSecurity>0</DocSecurity>
  <Lines>170</Lines>
  <Paragraphs>4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39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sabelle Vivodtzev</dc:creator>
  <cp:keywords/>
  <dc:description/>
  <cp:lastModifiedBy>Kaminsky, Leonard A.</cp:lastModifiedBy>
  <cp:revision>5</cp:revision>
  <dcterms:created xsi:type="dcterms:W3CDTF">2020-09-12T00:52:00Z</dcterms:created>
  <dcterms:modified xsi:type="dcterms:W3CDTF">2020-09-12T01:00:00Z</dcterms:modified>
</cp:coreProperties>
</file>